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9AE7657" w14:textId="73CBD2B0" w:rsidR="008F094C" w:rsidRDefault="008F094C" w:rsidP="00A875ED">
      <w:pPr>
        <w:pStyle w:val="Title"/>
        <w:jc w:val="both"/>
        <w:rPr>
          <w:b/>
          <w:sz w:val="32"/>
          <w:szCs w:val="32"/>
        </w:rPr>
      </w:pPr>
      <w:r w:rsidRPr="00A875ED">
        <w:rPr>
          <w:sz w:val="32"/>
          <w:szCs w:val="32"/>
        </w:rPr>
        <w:t>A user-friendly tool for cloud-based whole slide image segmentation, with examples from renal histopathology</w:t>
      </w:r>
      <w:r>
        <w:rPr>
          <w:sz w:val="32"/>
          <w:szCs w:val="32"/>
        </w:rPr>
        <w:t xml:space="preserve"> – </w:t>
      </w:r>
      <w:r w:rsidRPr="00A875ED">
        <w:rPr>
          <w:b/>
          <w:sz w:val="32"/>
          <w:szCs w:val="32"/>
        </w:rPr>
        <w:t xml:space="preserve">Supplemental </w:t>
      </w:r>
      <w:r w:rsidR="0052248C">
        <w:rPr>
          <w:b/>
          <w:sz w:val="32"/>
          <w:szCs w:val="32"/>
        </w:rPr>
        <w:t>M</w:t>
      </w:r>
      <w:r w:rsidRPr="00A875ED">
        <w:rPr>
          <w:b/>
          <w:sz w:val="32"/>
          <w:szCs w:val="32"/>
        </w:rPr>
        <w:t>aterial</w:t>
      </w:r>
    </w:p>
    <w:p w14:paraId="49DB0A80" w14:textId="3DDF3C7C" w:rsidR="008F094C" w:rsidRDefault="008F094C" w:rsidP="008F094C"/>
    <w:p w14:paraId="2C01770C" w14:textId="329AE51B" w:rsidR="00FA202A" w:rsidRPr="00A875ED" w:rsidRDefault="00746B0D" w:rsidP="00A875ED">
      <w:pPr>
        <w:rPr>
          <w:b/>
          <w:i/>
          <w:szCs w:val="18"/>
        </w:rPr>
      </w:pPr>
      <w:r w:rsidRPr="00A875ED">
        <w:rPr>
          <w:rFonts w:asciiTheme="majorHAnsi" w:hAnsiTheme="majorHAnsi" w:cstheme="majorHAnsi"/>
          <w:b/>
          <w:noProof/>
          <w:sz w:val="24"/>
        </w:rPr>
        <w:drawing>
          <wp:anchor distT="0" distB="0" distL="114300" distR="114300" simplePos="0" relativeHeight="251658240" behindDoc="0" locked="0" layoutInCell="1" allowOverlap="1" wp14:anchorId="0DA10CB7" wp14:editId="00CBC39C">
            <wp:simplePos x="0" y="0"/>
            <wp:positionH relativeFrom="margin">
              <wp:posOffset>716280</wp:posOffset>
            </wp:positionH>
            <wp:positionV relativeFrom="paragraph">
              <wp:posOffset>337820</wp:posOffset>
            </wp:positionV>
            <wp:extent cx="5494020" cy="7109460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4020" cy="7109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F094C" w:rsidRPr="00A875ED">
        <w:rPr>
          <w:rStyle w:val="Strong"/>
          <w:rFonts w:asciiTheme="majorHAnsi" w:hAnsiTheme="majorHAnsi" w:cstheme="majorHAnsi"/>
          <w:bCs w:val="0"/>
          <w:sz w:val="28"/>
        </w:rPr>
        <w:t>SUPPLIMENTAL FIGURES</w:t>
      </w:r>
    </w:p>
    <w:p w14:paraId="112426A7" w14:textId="47CC3C93" w:rsidR="000C5DEE" w:rsidRDefault="00951290" w:rsidP="00A875ED">
      <w:pPr>
        <w:jc w:val="both"/>
        <w:rPr>
          <w:rStyle w:val="Hyperlink"/>
          <w:rFonts w:cstheme="minorHAnsi"/>
        </w:rPr>
      </w:pPr>
      <w:r w:rsidRPr="00A875ED">
        <w:rPr>
          <w:rFonts w:asciiTheme="majorHAnsi" w:hAnsiTheme="majorHAnsi" w:cstheme="majorHAnsi"/>
          <w:b/>
          <w:i/>
          <w:sz w:val="24"/>
        </w:rPr>
        <w:t xml:space="preserve">Supplemental Fig. 1 </w:t>
      </w:r>
      <w:r w:rsidRPr="00A875ED">
        <w:rPr>
          <w:rFonts w:asciiTheme="majorHAnsi" w:hAnsiTheme="majorHAnsi" w:cstheme="majorHAnsi"/>
          <w:b/>
          <w:sz w:val="24"/>
        </w:rPr>
        <w:t>|</w:t>
      </w:r>
      <w:r w:rsidRPr="00A875ED">
        <w:rPr>
          <w:rFonts w:asciiTheme="majorHAnsi" w:hAnsiTheme="majorHAnsi" w:cstheme="majorHAnsi"/>
          <w:sz w:val="24"/>
        </w:rPr>
        <w:t xml:space="preserve"> Flowchart of the custom </w:t>
      </w:r>
      <w:r w:rsidR="003F04E8" w:rsidRPr="00A875ED">
        <w:rPr>
          <w:rFonts w:asciiTheme="majorHAnsi" w:hAnsiTheme="majorHAnsi" w:cstheme="majorHAnsi"/>
          <w:sz w:val="24"/>
        </w:rPr>
        <w:t>D</w:t>
      </w:r>
      <w:r w:rsidRPr="00A875ED">
        <w:rPr>
          <w:rFonts w:asciiTheme="majorHAnsi" w:hAnsiTheme="majorHAnsi" w:cstheme="majorHAnsi"/>
          <w:sz w:val="24"/>
        </w:rPr>
        <w:t>eep</w:t>
      </w:r>
      <w:r w:rsidR="003F04E8" w:rsidRPr="00A875ED">
        <w:rPr>
          <w:rFonts w:asciiTheme="majorHAnsi" w:hAnsiTheme="majorHAnsi" w:cstheme="majorHAnsi"/>
          <w:sz w:val="24"/>
        </w:rPr>
        <w:t>L</w:t>
      </w:r>
      <w:r w:rsidRPr="00A875ED">
        <w:rPr>
          <w:rFonts w:asciiTheme="majorHAnsi" w:hAnsiTheme="majorHAnsi" w:cstheme="majorHAnsi"/>
          <w:sz w:val="24"/>
        </w:rPr>
        <w:t xml:space="preserve">ab </w:t>
      </w:r>
      <w:r w:rsidR="000125CF" w:rsidRPr="00A875ED">
        <w:rPr>
          <w:rFonts w:asciiTheme="majorHAnsi" w:hAnsiTheme="majorHAnsi" w:cstheme="majorHAnsi"/>
          <w:sz w:val="24"/>
        </w:rPr>
        <w:t xml:space="preserve">WSI </w:t>
      </w:r>
      <w:r w:rsidRPr="00A875ED">
        <w:rPr>
          <w:rFonts w:asciiTheme="majorHAnsi" w:hAnsiTheme="majorHAnsi" w:cstheme="majorHAnsi"/>
          <w:sz w:val="24"/>
        </w:rPr>
        <w:t>input pipelin</w:t>
      </w:r>
      <w:r w:rsidR="000125CF" w:rsidRPr="00A875ED">
        <w:rPr>
          <w:rFonts w:asciiTheme="majorHAnsi" w:hAnsiTheme="majorHAnsi" w:cstheme="majorHAnsi"/>
          <w:sz w:val="24"/>
        </w:rPr>
        <w:t>e</w:t>
      </w:r>
      <w:r w:rsidRPr="00A875ED">
        <w:rPr>
          <w:rFonts w:asciiTheme="majorHAnsi" w:hAnsiTheme="majorHAnsi" w:cstheme="majorHAnsi"/>
          <w:sz w:val="24"/>
        </w:rPr>
        <w:t xml:space="preserve">.  </w:t>
      </w:r>
      <w:r w:rsidRPr="00A875ED">
        <w:tab/>
      </w:r>
      <w:r w:rsidRPr="00A875ED">
        <w:br/>
      </w:r>
      <w:r w:rsidR="00D17EE2" w:rsidRPr="00A875ED">
        <w:rPr>
          <w:rFonts w:cstheme="minorHAnsi"/>
        </w:rPr>
        <w:t xml:space="preserve">The details of the custom input pipeline </w:t>
      </w:r>
      <w:r w:rsidR="00536382" w:rsidRPr="00A875ED">
        <w:rPr>
          <w:rFonts w:cstheme="minorHAnsi"/>
        </w:rPr>
        <w:t xml:space="preserve">used by </w:t>
      </w:r>
      <w:r w:rsidR="00D17EE2" w:rsidRPr="00A875ED">
        <w:rPr>
          <w:rFonts w:cstheme="minorHAnsi"/>
        </w:rPr>
        <w:t xml:space="preserve">our modified DeepLab code to ingest WSI data during training. </w:t>
      </w:r>
      <w:r w:rsidR="00536382" w:rsidRPr="00A875ED">
        <w:rPr>
          <w:rFonts w:cstheme="minorHAnsi"/>
        </w:rPr>
        <w:t>T</w:t>
      </w:r>
      <w:r w:rsidR="0023683E" w:rsidRPr="00A875ED">
        <w:rPr>
          <w:rFonts w:cstheme="minorHAnsi"/>
        </w:rPr>
        <w:t xml:space="preserve">he </w:t>
      </w:r>
      <w:proofErr w:type="spellStart"/>
      <w:r w:rsidR="0023683E" w:rsidRPr="00A875ED">
        <w:rPr>
          <w:rFonts w:cstheme="minorHAnsi"/>
          <w:i/>
        </w:rPr>
        <w:t>large_image</w:t>
      </w:r>
      <w:proofErr w:type="spellEnd"/>
      <w:r w:rsidR="0023683E" w:rsidRPr="00A875ED">
        <w:rPr>
          <w:rFonts w:cstheme="minorHAnsi"/>
        </w:rPr>
        <w:t xml:space="preserve"> python library </w:t>
      </w:r>
      <w:r w:rsidR="008B6282" w:rsidRPr="00A875ED">
        <w:rPr>
          <w:rFonts w:cstheme="minorHAnsi"/>
        </w:rPr>
        <w:t>(</w:t>
      </w:r>
      <w:hyperlink r:id="rId11" w:history="1">
        <w:r w:rsidR="008B6282" w:rsidRPr="00A875ED">
          <w:rPr>
            <w:rStyle w:val="Hyperlink"/>
          </w:rPr>
          <w:t>https://github.com/girder/large_image/</w:t>
        </w:r>
      </w:hyperlink>
      <w:r w:rsidR="008B6282" w:rsidRPr="00A875ED">
        <w:rPr>
          <w:rFonts w:cstheme="minorHAnsi"/>
        </w:rPr>
        <w:t xml:space="preserve">) </w:t>
      </w:r>
      <w:r w:rsidR="0023683E" w:rsidRPr="00A875ED">
        <w:rPr>
          <w:rFonts w:cstheme="minorHAnsi"/>
        </w:rPr>
        <w:t xml:space="preserve">is used to </w:t>
      </w:r>
      <w:r w:rsidR="008B6282" w:rsidRPr="00A875ED">
        <w:rPr>
          <w:rFonts w:cstheme="minorHAnsi"/>
        </w:rPr>
        <w:t xml:space="preserve">extract patches from WSIs on-the-fly. </w:t>
      </w:r>
      <w:r w:rsidR="00B84E96" w:rsidRPr="00A875ED">
        <w:rPr>
          <w:rFonts w:cstheme="minorHAnsi"/>
        </w:rPr>
        <w:t>This</w:t>
      </w:r>
      <w:r w:rsidR="00732139" w:rsidRPr="00A875ED">
        <w:rPr>
          <w:rFonts w:cstheme="minorHAnsi"/>
        </w:rPr>
        <w:t xml:space="preserve"> process</w:t>
      </w:r>
      <w:r w:rsidR="00B84E96" w:rsidRPr="00A875ED">
        <w:rPr>
          <w:rFonts w:cstheme="minorHAnsi"/>
        </w:rPr>
        <w:t xml:space="preserve"> uses a modified version of our </w:t>
      </w:r>
      <w:proofErr w:type="spellStart"/>
      <w:r w:rsidR="0019571E" w:rsidRPr="00A875ED">
        <w:rPr>
          <w:rFonts w:cstheme="minorHAnsi"/>
          <w:i/>
          <w:iCs/>
        </w:rPr>
        <w:t>H</w:t>
      </w:r>
      <w:r w:rsidR="00B84E96" w:rsidRPr="00A875ED">
        <w:rPr>
          <w:rFonts w:cstheme="minorHAnsi"/>
          <w:i/>
          <w:iCs/>
        </w:rPr>
        <w:t>isto</w:t>
      </w:r>
      <w:r w:rsidR="00D75424" w:rsidRPr="00A875ED">
        <w:rPr>
          <w:rFonts w:cstheme="minorHAnsi"/>
          <w:i/>
          <w:iCs/>
        </w:rPr>
        <w:t>F</w:t>
      </w:r>
      <w:r w:rsidR="00B84E96" w:rsidRPr="00A875ED">
        <w:rPr>
          <w:rFonts w:cstheme="minorHAnsi"/>
          <w:i/>
          <w:iCs/>
        </w:rPr>
        <w:t>etch</w:t>
      </w:r>
      <w:proofErr w:type="spellEnd"/>
      <w:r w:rsidR="00B84E96" w:rsidRPr="00A875ED">
        <w:rPr>
          <w:rFonts w:cstheme="minorHAnsi"/>
        </w:rPr>
        <w:t xml:space="preserve"> pipeline</w:t>
      </w:r>
      <w:r w:rsidR="005B1949" w:rsidRPr="00A875ED">
        <w:rPr>
          <w:rFonts w:cstheme="minorHAnsi"/>
        </w:rPr>
        <w:fldChar w:fldCharType="begin"/>
      </w:r>
      <w:r w:rsidR="005B1949" w:rsidRPr="00A875ED">
        <w:rPr>
          <w:rFonts w:cstheme="minorHAnsi"/>
        </w:rPr>
        <w:instrText xml:space="preserve"> ADDIN EN.CITE &lt;EndNote&gt;&lt;Cite&gt;&lt;Author&gt;Lutnick&lt;/Author&gt;&lt;Year&gt;2021&lt;/Year&gt;&lt;RecNum&gt;60&lt;/RecNum&gt;&lt;DisplayText&gt;&lt;style face="superscript"&gt;1&lt;/style&gt;&lt;/DisplayText&gt;&lt;record&gt;&lt;rec-number&gt;60&lt;/rec-number&gt;&lt;foreign-keys&gt;&lt;key app="EN" db-id="fsf995tsczfar5erwstvwf0lxat2wvvxsvtf" timestamp="1614267892"&gt;60&lt;/key&gt;&lt;/foreign-keys&gt;&lt;ref-type name="Journal Article"&gt;17&lt;/ref-type&gt;&lt;contributors&gt;&lt;authors&gt;&lt;author&gt;Lutnick, Brendon&lt;/author&gt;&lt;author&gt;Krishna, Leema Murali&lt;/author&gt;&lt;author&gt;Ginley, Brandon &lt;/author&gt;&lt;author&gt;Sarder, Pinaki&lt;/author&gt;&lt;/authors&gt;&lt;/contributors&gt;&lt;titles&gt;&lt;title&gt;Histo-fetch -- On-the-fly processing of gigapixel whole slide images simplifies and speeds neural network training&lt;/title&gt;&lt;secondary-title&gt;arXiv preprint arXiv:2102.11433&lt;/secondary-title&gt;&lt;/titles&gt;&lt;periodical&gt;&lt;full-title&gt;arXiv preprint arXiv:2102.11433&lt;/full-title&gt;&lt;/periodical&gt;&lt;dates&gt;&lt;year&gt;2021&lt;/year&gt;&lt;/dates&gt;&lt;urls&gt;&lt;/urls&gt;&lt;/record&gt;&lt;/Cite&gt;&lt;/EndNote&gt;</w:instrText>
      </w:r>
      <w:r w:rsidR="005B1949" w:rsidRPr="00A875ED">
        <w:rPr>
          <w:rFonts w:cstheme="minorHAnsi"/>
        </w:rPr>
        <w:fldChar w:fldCharType="separate"/>
      </w:r>
      <w:r w:rsidR="005B1949" w:rsidRPr="00A875ED">
        <w:rPr>
          <w:rFonts w:cstheme="minorHAnsi"/>
          <w:noProof/>
          <w:vertAlign w:val="superscript"/>
        </w:rPr>
        <w:t>1</w:t>
      </w:r>
      <w:r w:rsidR="005B1949" w:rsidRPr="00A875ED">
        <w:rPr>
          <w:rFonts w:cstheme="minorHAnsi"/>
        </w:rPr>
        <w:fldChar w:fldCharType="end"/>
      </w:r>
      <w:r w:rsidR="00D464C2" w:rsidRPr="00A875ED">
        <w:rPr>
          <w:rFonts w:cstheme="minorHAnsi"/>
        </w:rPr>
        <w:t>,</w:t>
      </w:r>
      <w:r w:rsidR="00B84E96" w:rsidRPr="00A875ED">
        <w:rPr>
          <w:rFonts w:cstheme="minorHAnsi"/>
        </w:rPr>
        <w:t xml:space="preserve"> </w:t>
      </w:r>
      <w:r w:rsidR="00D464C2" w:rsidRPr="00A875ED">
        <w:rPr>
          <w:rFonts w:cstheme="minorHAnsi"/>
        </w:rPr>
        <w:t xml:space="preserve">which </w:t>
      </w:r>
      <w:r w:rsidR="00B84E96" w:rsidRPr="00A875ED">
        <w:rPr>
          <w:rFonts w:cstheme="minorHAnsi"/>
        </w:rPr>
        <w:t>has been</w:t>
      </w:r>
      <w:r w:rsidR="00D464C2" w:rsidRPr="00A875ED">
        <w:rPr>
          <w:rFonts w:cstheme="minorHAnsi"/>
        </w:rPr>
        <w:t xml:space="preserve"> further</w:t>
      </w:r>
      <w:r w:rsidR="00B84E96" w:rsidRPr="00A875ED">
        <w:rPr>
          <w:rFonts w:cstheme="minorHAnsi"/>
        </w:rPr>
        <w:t xml:space="preserve"> modified to work for supervised </w:t>
      </w:r>
      <w:r w:rsidR="00B84E96" w:rsidRPr="00A875ED">
        <w:rPr>
          <w:rFonts w:cstheme="minorHAnsi"/>
        </w:rPr>
        <w:lastRenderedPageBreak/>
        <w:t xml:space="preserve">learning tasks. </w:t>
      </w:r>
      <w:r w:rsidR="0047794F" w:rsidRPr="00A875ED">
        <w:rPr>
          <w:rFonts w:cstheme="minorHAnsi"/>
        </w:rPr>
        <w:t>For the</w:t>
      </w:r>
      <w:r w:rsidR="00B84E96" w:rsidRPr="00A875ED">
        <w:rPr>
          <w:rFonts w:cstheme="minorHAnsi"/>
        </w:rPr>
        <w:t xml:space="preserve"> network training,</w:t>
      </w:r>
      <w:r w:rsidR="0047794F" w:rsidRPr="00A875ED">
        <w:rPr>
          <w:rFonts w:cstheme="minorHAnsi"/>
        </w:rPr>
        <w:t xml:space="preserve"> pixel locations from the image data corresponding to</w:t>
      </w:r>
      <w:r w:rsidR="00B84E96" w:rsidRPr="00A875ED">
        <w:rPr>
          <w:rFonts w:cstheme="minorHAnsi"/>
        </w:rPr>
        <w:t xml:space="preserve"> </w:t>
      </w:r>
      <w:r w:rsidR="0047794F" w:rsidRPr="00A875ED">
        <w:rPr>
          <w:rFonts w:cstheme="minorHAnsi"/>
        </w:rPr>
        <w:t xml:space="preserve">each data class are randomly selected </w:t>
      </w:r>
      <w:r w:rsidR="00D63853" w:rsidRPr="00A875ED">
        <w:rPr>
          <w:rFonts w:cstheme="minorHAnsi"/>
        </w:rPr>
        <w:t>by</w:t>
      </w:r>
      <w:r w:rsidR="0047794F" w:rsidRPr="00A875ED">
        <w:rPr>
          <w:rFonts w:cstheme="minorHAnsi"/>
        </w:rPr>
        <w:t xml:space="preserve"> exploiting the XML or JSON annotation files</w:t>
      </w:r>
      <w:r w:rsidR="00D63853" w:rsidRPr="00A875ED">
        <w:rPr>
          <w:rFonts w:cstheme="minorHAnsi"/>
        </w:rPr>
        <w:t>.</w:t>
      </w:r>
      <w:r w:rsidR="0047794F" w:rsidRPr="00A875ED">
        <w:rPr>
          <w:rFonts w:cstheme="minorHAnsi"/>
        </w:rPr>
        <w:t xml:space="preserve"> </w:t>
      </w:r>
      <w:r w:rsidR="00D63853" w:rsidRPr="00A875ED">
        <w:rPr>
          <w:rFonts w:cstheme="minorHAnsi"/>
        </w:rPr>
        <w:t xml:space="preserve">This ensures </w:t>
      </w:r>
      <w:r w:rsidR="0047794F" w:rsidRPr="00A875ED">
        <w:rPr>
          <w:rFonts w:cstheme="minorHAnsi"/>
        </w:rPr>
        <w:t xml:space="preserve">class balancing for network training by selecting appropriately </w:t>
      </w:r>
      <w:r w:rsidR="00EE4306" w:rsidRPr="00A875ED">
        <w:rPr>
          <w:rFonts w:cstheme="minorHAnsi"/>
        </w:rPr>
        <w:t xml:space="preserve">sampled </w:t>
      </w:r>
      <w:r w:rsidR="0047794F" w:rsidRPr="00A875ED">
        <w:rPr>
          <w:rFonts w:cstheme="minorHAnsi"/>
        </w:rPr>
        <w:t xml:space="preserve">pixel regions for all the classes. </w:t>
      </w:r>
      <w:r w:rsidR="00B84E96" w:rsidRPr="00A875ED">
        <w:rPr>
          <w:rFonts w:cstheme="minorHAnsi"/>
        </w:rPr>
        <w:t>If the background class is selected</w:t>
      </w:r>
      <w:r w:rsidR="00605B6C" w:rsidRPr="00A875ED">
        <w:rPr>
          <w:rFonts w:cstheme="minorHAnsi"/>
        </w:rPr>
        <w:t>,</w:t>
      </w:r>
      <w:r w:rsidR="00B84E96" w:rsidRPr="00A875ED">
        <w:rPr>
          <w:rFonts w:cstheme="minorHAnsi"/>
        </w:rPr>
        <w:t xml:space="preserve"> a random location within the tissue region (which has been pre-segmented via morphological processing) is </w:t>
      </w:r>
      <w:r w:rsidR="00D63853" w:rsidRPr="00A875ED">
        <w:rPr>
          <w:rFonts w:cstheme="minorHAnsi"/>
        </w:rPr>
        <w:t>selected</w:t>
      </w:r>
      <w:r w:rsidR="00B84E96" w:rsidRPr="00A875ED">
        <w:rPr>
          <w:rFonts w:cstheme="minorHAnsi"/>
        </w:rPr>
        <w:t xml:space="preserve">. During </w:t>
      </w:r>
      <w:r w:rsidR="00605B6C" w:rsidRPr="00A875ED">
        <w:rPr>
          <w:rFonts w:cstheme="minorHAnsi"/>
        </w:rPr>
        <w:t xml:space="preserve">application </w:t>
      </w:r>
      <w:r w:rsidR="00B84E96" w:rsidRPr="00A875ED">
        <w:rPr>
          <w:rFonts w:cstheme="minorHAnsi"/>
        </w:rPr>
        <w:t xml:space="preserve">development, we found that </w:t>
      </w:r>
      <w:r w:rsidR="00293BD9" w:rsidRPr="00A875ED">
        <w:rPr>
          <w:rFonts w:cstheme="minorHAnsi"/>
        </w:rPr>
        <w:t xml:space="preserve">occasionally </w:t>
      </w:r>
      <w:r w:rsidR="00B84E96" w:rsidRPr="00A875ED">
        <w:rPr>
          <w:rFonts w:cstheme="minorHAnsi"/>
        </w:rPr>
        <w:t>providing the network with</w:t>
      </w:r>
      <w:r w:rsidR="00D464C2" w:rsidRPr="00A875ED">
        <w:rPr>
          <w:rFonts w:cstheme="minorHAnsi"/>
        </w:rPr>
        <w:t xml:space="preserve"> </w:t>
      </w:r>
      <w:r w:rsidR="00B84E96" w:rsidRPr="00A875ED">
        <w:rPr>
          <w:rFonts w:cstheme="minorHAnsi"/>
        </w:rPr>
        <w:t>non-tissue patches</w:t>
      </w:r>
      <w:r w:rsidR="00D464C2" w:rsidRPr="00A875ED">
        <w:rPr>
          <w:rFonts w:cstheme="minorHAnsi"/>
        </w:rPr>
        <w:t xml:space="preserve"> as background </w:t>
      </w:r>
      <w:r w:rsidR="00B84E96" w:rsidRPr="00A875ED">
        <w:rPr>
          <w:rFonts w:cstheme="minorHAnsi"/>
        </w:rPr>
        <w:t xml:space="preserve">helped </w:t>
      </w:r>
      <w:r w:rsidR="00293BD9" w:rsidRPr="00A875ED">
        <w:rPr>
          <w:rFonts w:cstheme="minorHAnsi"/>
        </w:rPr>
        <w:t>the batch normalization parameters</w:t>
      </w:r>
      <w:r w:rsidR="00D464C2" w:rsidRPr="00A875ED">
        <w:rPr>
          <w:rFonts w:cstheme="minorHAnsi"/>
        </w:rPr>
        <w:t xml:space="preserve"> to</w:t>
      </w:r>
      <w:r w:rsidR="00293BD9" w:rsidRPr="00A875ED">
        <w:rPr>
          <w:rFonts w:cstheme="minorHAnsi"/>
        </w:rPr>
        <w:t xml:space="preserve"> generalize</w:t>
      </w:r>
      <w:r w:rsidR="00605B6C" w:rsidRPr="00A875ED">
        <w:rPr>
          <w:rFonts w:cstheme="minorHAnsi"/>
        </w:rPr>
        <w:t>, which reduce</w:t>
      </w:r>
      <w:r w:rsidR="000C5DEE" w:rsidRPr="00A875ED">
        <w:rPr>
          <w:rFonts w:cstheme="minorHAnsi"/>
        </w:rPr>
        <w:t>d</w:t>
      </w:r>
      <w:r w:rsidR="00605B6C" w:rsidRPr="00A875ED">
        <w:rPr>
          <w:rFonts w:cstheme="minorHAnsi"/>
        </w:rPr>
        <w:t xml:space="preserve"> error</w:t>
      </w:r>
      <w:r w:rsidR="00293BD9" w:rsidRPr="00A875ED">
        <w:rPr>
          <w:rFonts w:cstheme="minorHAnsi"/>
        </w:rPr>
        <w:t>. We therefore</w:t>
      </w:r>
      <w:r w:rsidR="00605B6C" w:rsidRPr="00A875ED">
        <w:rPr>
          <w:rFonts w:cstheme="minorHAnsi"/>
        </w:rPr>
        <w:t xml:space="preserve"> added</w:t>
      </w:r>
      <w:r w:rsidR="00D464C2" w:rsidRPr="00A875ED">
        <w:rPr>
          <w:rFonts w:cstheme="minorHAnsi"/>
        </w:rPr>
        <w:t xml:space="preserve"> </w:t>
      </w:r>
      <w:r w:rsidR="00293BD9" w:rsidRPr="00A875ED">
        <w:rPr>
          <w:rFonts w:cstheme="minorHAnsi"/>
        </w:rPr>
        <w:t xml:space="preserve">a </w:t>
      </w:r>
      <w:r w:rsidR="00D63853" w:rsidRPr="00A875ED">
        <w:rPr>
          <w:rFonts w:cstheme="minorHAnsi"/>
        </w:rPr>
        <w:t>parameter defining the probability of selection</w:t>
      </w:r>
      <w:r w:rsidR="00D63853" w:rsidRPr="00A875ED" w:rsidDel="00D63853">
        <w:rPr>
          <w:rFonts w:cstheme="minorHAnsi"/>
        </w:rPr>
        <w:t xml:space="preserve"> </w:t>
      </w:r>
      <w:r w:rsidR="00D63853" w:rsidRPr="00A875ED">
        <w:rPr>
          <w:rFonts w:cstheme="minorHAnsi"/>
        </w:rPr>
        <w:t xml:space="preserve">of a non-tissue region, </w:t>
      </w:r>
      <w:r w:rsidR="00293BD9" w:rsidRPr="00A875ED">
        <w:rPr>
          <w:rFonts w:cstheme="minorHAnsi"/>
        </w:rPr>
        <w:t>allow</w:t>
      </w:r>
      <w:r w:rsidR="00D464C2" w:rsidRPr="00A875ED">
        <w:rPr>
          <w:rFonts w:cstheme="minorHAnsi"/>
        </w:rPr>
        <w:t>ing patches within and outside the tissue regions</w:t>
      </w:r>
      <w:r w:rsidR="00605B6C" w:rsidRPr="00A875ED">
        <w:rPr>
          <w:rFonts w:cstheme="minorHAnsi"/>
        </w:rPr>
        <w:t xml:space="preserve"> to be included in the analyses</w:t>
      </w:r>
      <w:r w:rsidR="00293BD9" w:rsidRPr="00A875ED">
        <w:rPr>
          <w:rFonts w:cstheme="minorHAnsi"/>
        </w:rPr>
        <w:t>.</w:t>
      </w:r>
      <w:r w:rsidR="00BE1533" w:rsidRPr="00A875ED">
        <w:rPr>
          <w:rFonts w:cstheme="minorHAnsi"/>
        </w:rPr>
        <w:t xml:space="preserve"> </w:t>
      </w:r>
      <w:r w:rsidR="00D63853" w:rsidRPr="00A875ED">
        <w:rPr>
          <w:rFonts w:cstheme="minorHAnsi"/>
        </w:rPr>
        <w:t>When using a trained model to segment structures (prediction on new slides)</w:t>
      </w:r>
      <w:r w:rsidR="00605B6C" w:rsidRPr="00A875ED">
        <w:rPr>
          <w:rFonts w:cstheme="minorHAnsi"/>
        </w:rPr>
        <w:t>,</w:t>
      </w:r>
      <w:r w:rsidR="00D63853" w:rsidRPr="00A875ED">
        <w:rPr>
          <w:rFonts w:cstheme="minorHAnsi"/>
        </w:rPr>
        <w:t xml:space="preserve"> </w:t>
      </w:r>
      <w:r w:rsidR="00BE1533" w:rsidRPr="00A875ED">
        <w:rPr>
          <w:rFonts w:cstheme="minorHAnsi"/>
        </w:rPr>
        <w:t xml:space="preserve">a similar </w:t>
      </w:r>
      <w:r w:rsidR="005E34C8" w:rsidRPr="00A875ED">
        <w:rPr>
          <w:rFonts w:cstheme="minorHAnsi"/>
        </w:rPr>
        <w:t>pipeline</w:t>
      </w:r>
      <w:r w:rsidR="00BE1533" w:rsidRPr="00A875ED">
        <w:rPr>
          <w:rFonts w:cstheme="minorHAnsi"/>
        </w:rPr>
        <w:t xml:space="preserve"> is used</w:t>
      </w:r>
      <w:r w:rsidR="00D63853" w:rsidRPr="00A875ED">
        <w:rPr>
          <w:rFonts w:cstheme="minorHAnsi"/>
        </w:rPr>
        <w:t>.</w:t>
      </w:r>
      <w:r w:rsidR="00BE1533" w:rsidRPr="00A875ED">
        <w:rPr>
          <w:rFonts w:cstheme="minorHAnsi"/>
        </w:rPr>
        <w:t xml:space="preserve"> </w:t>
      </w:r>
      <w:r w:rsidR="00D63853" w:rsidRPr="00A875ED">
        <w:rPr>
          <w:rFonts w:cstheme="minorHAnsi"/>
        </w:rPr>
        <w:t>H</w:t>
      </w:r>
      <w:r w:rsidR="00D464C2" w:rsidRPr="00A875ED">
        <w:rPr>
          <w:rFonts w:cstheme="minorHAnsi"/>
        </w:rPr>
        <w:t xml:space="preserve">owever, image </w:t>
      </w:r>
      <w:r w:rsidR="00BE1533" w:rsidRPr="00A875ED">
        <w:rPr>
          <w:rFonts w:cstheme="minorHAnsi"/>
        </w:rPr>
        <w:t>patches</w:t>
      </w:r>
      <w:r w:rsidR="00D464C2" w:rsidRPr="00A875ED">
        <w:rPr>
          <w:rFonts w:cstheme="minorHAnsi"/>
        </w:rPr>
        <w:t xml:space="preserve"> to be </w:t>
      </w:r>
      <w:r w:rsidR="00DB4DE6" w:rsidRPr="00A875ED">
        <w:rPr>
          <w:rFonts w:cstheme="minorHAnsi"/>
        </w:rPr>
        <w:t>processed</w:t>
      </w:r>
      <w:r w:rsidR="00BE1533" w:rsidRPr="00A875ED">
        <w:rPr>
          <w:rFonts w:cstheme="minorHAnsi"/>
        </w:rPr>
        <w:t xml:space="preserve"> are </w:t>
      </w:r>
      <w:r w:rsidR="005E34C8" w:rsidRPr="00A875ED">
        <w:rPr>
          <w:rFonts w:cstheme="minorHAnsi"/>
        </w:rPr>
        <w:t>extracted</w:t>
      </w:r>
      <w:r w:rsidR="00BE1533" w:rsidRPr="00A875ED">
        <w:rPr>
          <w:rFonts w:cstheme="minorHAnsi"/>
        </w:rPr>
        <w:t xml:space="preserve"> deterministically from an overlapping grid pattern</w:t>
      </w:r>
      <w:r w:rsidR="003F5338" w:rsidRPr="00A875ED">
        <w:rPr>
          <w:rFonts w:cstheme="minorHAnsi"/>
        </w:rPr>
        <w:t xml:space="preserve"> (excluding non-tissue regions)</w:t>
      </w:r>
      <w:r w:rsidR="00D63853" w:rsidRPr="00A875ED">
        <w:rPr>
          <w:rFonts w:cstheme="minorHAnsi"/>
        </w:rPr>
        <w:t>,</w:t>
      </w:r>
      <w:r w:rsidR="003F5338" w:rsidRPr="00A875ED">
        <w:rPr>
          <w:rFonts w:cstheme="minorHAnsi"/>
        </w:rPr>
        <w:t xml:space="preserve"> to ensure </w:t>
      </w:r>
      <w:r w:rsidR="00D63853" w:rsidRPr="00A875ED">
        <w:rPr>
          <w:rFonts w:cstheme="minorHAnsi"/>
        </w:rPr>
        <w:t xml:space="preserve">the </w:t>
      </w:r>
      <w:r w:rsidR="00DB4DE6" w:rsidRPr="00A875ED">
        <w:rPr>
          <w:rFonts w:cstheme="minorHAnsi"/>
        </w:rPr>
        <w:t xml:space="preserve">entire tissue region </w:t>
      </w:r>
      <w:r w:rsidR="00D63853" w:rsidRPr="00A875ED">
        <w:rPr>
          <w:rFonts w:cstheme="minorHAnsi"/>
        </w:rPr>
        <w:t xml:space="preserve">is processed </w:t>
      </w:r>
      <w:r w:rsidR="00DB4DE6" w:rsidRPr="00A875ED">
        <w:rPr>
          <w:rFonts w:cstheme="minorHAnsi"/>
        </w:rPr>
        <w:t xml:space="preserve">for </w:t>
      </w:r>
      <w:r w:rsidR="003F5338" w:rsidRPr="00A875ED">
        <w:rPr>
          <w:rFonts w:cstheme="minorHAnsi"/>
        </w:rPr>
        <w:t>full segmentation</w:t>
      </w:r>
      <w:r w:rsidR="00BE1533" w:rsidRPr="00A875ED">
        <w:rPr>
          <w:rFonts w:cstheme="minorHAnsi"/>
        </w:rPr>
        <w:t xml:space="preserve">. </w:t>
      </w:r>
      <w:r w:rsidR="00D17EE2" w:rsidRPr="00A875ED">
        <w:rPr>
          <w:rFonts w:cstheme="minorHAnsi"/>
        </w:rPr>
        <w:t>Thi</w:t>
      </w:r>
      <w:r w:rsidR="00FB6DBB" w:rsidRPr="00A875ED">
        <w:rPr>
          <w:rFonts w:cstheme="minorHAnsi"/>
        </w:rPr>
        <w:t xml:space="preserve">s </w:t>
      </w:r>
      <w:r w:rsidR="00663E8A" w:rsidRPr="00A875ED">
        <w:rPr>
          <w:rFonts w:cstheme="minorHAnsi"/>
        </w:rPr>
        <w:t>input pipeline is</w:t>
      </w:r>
      <w:r w:rsidR="003340AD" w:rsidRPr="00A875ED">
        <w:rPr>
          <w:rFonts w:cstheme="minorHAnsi"/>
        </w:rPr>
        <w:t xml:space="preserve"> predominantly </w:t>
      </w:r>
      <w:r w:rsidR="00FB6DBB" w:rsidRPr="00A875ED">
        <w:rPr>
          <w:rFonts w:cstheme="minorHAnsi"/>
        </w:rPr>
        <w:t>implemented in the following files</w:t>
      </w:r>
      <w:r w:rsidR="00AE5D67" w:rsidRPr="00A875ED">
        <w:rPr>
          <w:rFonts w:cstheme="minorHAnsi"/>
        </w:rPr>
        <w:t xml:space="preserve"> in the DeepLab codebase</w:t>
      </w:r>
      <w:r w:rsidR="00DB4DE6" w:rsidRPr="00A875ED">
        <w:rPr>
          <w:rFonts w:cstheme="minorHAnsi"/>
        </w:rPr>
        <w:t xml:space="preserve"> available via </w:t>
      </w:r>
      <w:proofErr w:type="spellStart"/>
      <w:r w:rsidR="00DB4DE6" w:rsidRPr="00A875ED">
        <w:rPr>
          <w:rFonts w:cstheme="minorHAnsi"/>
        </w:rPr>
        <w:t>github</w:t>
      </w:r>
      <w:proofErr w:type="spellEnd"/>
      <w:r w:rsidR="00FB6DBB" w:rsidRPr="00A875ED">
        <w:rPr>
          <w:rFonts w:cstheme="minorHAnsi"/>
        </w:rPr>
        <w:t xml:space="preserve">: </w:t>
      </w:r>
      <w:r w:rsidR="004B5A32" w:rsidRPr="00A875ED">
        <w:rPr>
          <w:rFonts w:cstheme="minorHAnsi"/>
        </w:rPr>
        <w:tab/>
      </w:r>
      <w:r w:rsidR="004B5A32" w:rsidRPr="00A875ED">
        <w:rPr>
          <w:rFonts w:cstheme="minorHAnsi"/>
        </w:rPr>
        <w:br/>
      </w:r>
      <w:hyperlink r:id="rId12" w:history="1">
        <w:r w:rsidR="004675C7" w:rsidRPr="00A875ED">
          <w:rPr>
            <w:rStyle w:val="Hyperlink"/>
            <w:rFonts w:cstheme="minorHAnsi"/>
          </w:rPr>
          <w:t>/datasets/wsi_data_generator.py</w:t>
        </w:r>
      </w:hyperlink>
      <w:r w:rsidR="00FB6DBB" w:rsidRPr="00A875ED">
        <w:rPr>
          <w:rFonts w:cstheme="minorHAnsi"/>
        </w:rPr>
        <w:t xml:space="preserve"> </w:t>
      </w:r>
      <w:r w:rsidR="004675C7" w:rsidRPr="00A875ED">
        <w:rPr>
          <w:rFonts w:cstheme="minorHAnsi"/>
        </w:rPr>
        <w:t>and</w:t>
      </w:r>
      <w:r w:rsidR="004B5A32" w:rsidRPr="00A875ED">
        <w:rPr>
          <w:rFonts w:cstheme="minorHAnsi"/>
        </w:rPr>
        <w:t xml:space="preserve"> </w:t>
      </w:r>
      <w:hyperlink r:id="rId13" w:history="1">
        <w:r w:rsidR="004675C7" w:rsidRPr="00A875ED">
          <w:rPr>
            <w:rStyle w:val="Hyperlink"/>
            <w:rFonts w:cstheme="minorHAnsi"/>
          </w:rPr>
          <w:t>/utils/wsi_dataset_util_large_image.py</w:t>
        </w:r>
      </w:hyperlink>
    </w:p>
    <w:p w14:paraId="04A46B93" w14:textId="77777777" w:rsidR="00952BF4" w:rsidRDefault="00952BF4" w:rsidP="008D4C4D"/>
    <w:p w14:paraId="1A7B4C32" w14:textId="401BC6BF" w:rsidR="008D4C4D" w:rsidRDefault="008D4C4D" w:rsidP="008D4C4D">
      <w:r>
        <w:rPr>
          <w:noProof/>
        </w:rPr>
        <w:drawing>
          <wp:inline distT="0" distB="0" distL="0" distR="0" wp14:anchorId="09A378DD" wp14:editId="4A12B8D0">
            <wp:extent cx="3415941" cy="25624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upplimental IFTA gloms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15941" cy="25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26DEBA" w14:textId="51D861B0" w:rsidR="008D4C4D" w:rsidRPr="00A875ED" w:rsidRDefault="008D4C4D" w:rsidP="00A875ED">
      <w:pPr>
        <w:jc w:val="both"/>
        <w:rPr>
          <w:b/>
          <w:i/>
        </w:rPr>
      </w:pPr>
      <w:r w:rsidRPr="00A875ED">
        <w:rPr>
          <w:rFonts w:asciiTheme="majorHAnsi" w:hAnsiTheme="majorHAnsi" w:cstheme="majorHAnsi"/>
          <w:b/>
          <w:i/>
          <w:sz w:val="24"/>
        </w:rPr>
        <w:t xml:space="preserve">Supplemental Fig. 2 </w:t>
      </w:r>
      <w:r w:rsidRPr="00A875ED">
        <w:rPr>
          <w:rFonts w:asciiTheme="majorHAnsi" w:hAnsiTheme="majorHAnsi" w:cstheme="majorHAnsi"/>
          <w:b/>
          <w:sz w:val="24"/>
        </w:rPr>
        <w:t>|</w:t>
      </w:r>
      <w:r w:rsidRPr="00A875ED">
        <w:rPr>
          <w:rFonts w:asciiTheme="majorHAnsi" w:hAnsiTheme="majorHAnsi" w:cstheme="majorHAnsi"/>
          <w:sz w:val="24"/>
        </w:rPr>
        <w:t xml:space="preserve"> Glomeruli segmentation performance</w:t>
      </w:r>
      <w:r w:rsidR="00EC1BBB" w:rsidRPr="00A875ED">
        <w:rPr>
          <w:rFonts w:asciiTheme="majorHAnsi" w:hAnsiTheme="majorHAnsi" w:cstheme="majorHAnsi"/>
          <w:sz w:val="24"/>
        </w:rPr>
        <w:t xml:space="preserve"> using IFTA segmentation models</w:t>
      </w:r>
      <w:r w:rsidRPr="00A875ED">
        <w:rPr>
          <w:rFonts w:asciiTheme="majorHAnsi" w:hAnsiTheme="majorHAnsi" w:cstheme="majorHAnsi"/>
          <w:sz w:val="24"/>
        </w:rPr>
        <w:t xml:space="preserve">.  </w:t>
      </w:r>
      <w:r w:rsidRPr="00A875ED">
        <w:rPr>
          <w:rFonts w:asciiTheme="majorHAnsi" w:hAnsiTheme="majorHAnsi" w:cstheme="majorHAnsi"/>
          <w:sz w:val="24"/>
        </w:rPr>
        <w:tab/>
      </w:r>
      <w:r w:rsidRPr="00A875ED">
        <w:br/>
      </w:r>
      <w:r w:rsidRPr="00A875ED">
        <w:rPr>
          <w:rFonts w:cstheme="minorHAnsi"/>
        </w:rPr>
        <w:t>The glomerular segmentation performance using the</w:t>
      </w:r>
      <w:r w:rsidR="00E57191" w:rsidRPr="00A875ED">
        <w:rPr>
          <w:rFonts w:cstheme="minorHAnsi"/>
        </w:rPr>
        <w:t xml:space="preserve"> five</w:t>
      </w:r>
      <w:r w:rsidRPr="00A875ED">
        <w:rPr>
          <w:rFonts w:cstheme="minorHAnsi"/>
        </w:rPr>
        <w:t xml:space="preserve"> models trained </w:t>
      </w:r>
      <w:r w:rsidR="00E57191" w:rsidRPr="00A875ED">
        <w:rPr>
          <w:rFonts w:cstheme="minorHAnsi"/>
        </w:rPr>
        <w:t xml:space="preserve">for </w:t>
      </w:r>
      <w:r w:rsidRPr="00A875ED">
        <w:rPr>
          <w:rFonts w:cstheme="minorHAnsi"/>
        </w:rPr>
        <w:t>segment</w:t>
      </w:r>
      <w:r w:rsidR="00E57191" w:rsidRPr="00A875ED">
        <w:rPr>
          <w:rFonts w:cstheme="minorHAnsi"/>
        </w:rPr>
        <w:t>ing</w:t>
      </w:r>
      <w:r w:rsidRPr="00A875ED">
        <w:rPr>
          <w:rFonts w:cstheme="minorHAnsi"/>
        </w:rPr>
        <w:t xml:space="preserve"> IFTA and glomeruli (</w:t>
      </w:r>
      <w:r w:rsidR="00E57191" w:rsidRPr="00A875ED">
        <w:rPr>
          <w:rFonts w:cstheme="minorHAnsi"/>
        </w:rPr>
        <w:t xml:space="preserve">see </w:t>
      </w:r>
      <w:r w:rsidR="00E57191" w:rsidRPr="00A875ED">
        <w:rPr>
          <w:rFonts w:cstheme="minorHAnsi"/>
          <w:i/>
        </w:rPr>
        <w:t>IFTA SEGMENTATION – adaptability</w:t>
      </w:r>
      <w:r w:rsidR="00E57191" w:rsidRPr="00A875ED">
        <w:rPr>
          <w:rFonts w:cstheme="minorHAnsi"/>
        </w:rPr>
        <w:t xml:space="preserve"> under </w:t>
      </w:r>
      <w:r w:rsidR="00E57191" w:rsidRPr="00A875ED">
        <w:rPr>
          <w:rFonts w:cstheme="minorHAnsi"/>
          <w:i/>
        </w:rPr>
        <w:t>RESULTS</w:t>
      </w:r>
      <w:r w:rsidR="00E57191" w:rsidRPr="00A875ED">
        <w:rPr>
          <w:rFonts w:cstheme="minorHAnsi"/>
        </w:rPr>
        <w:t xml:space="preserve"> and </w:t>
      </w:r>
      <w:r w:rsidRPr="00A875ED">
        <w:rPr>
          <w:rFonts w:cstheme="minorHAnsi"/>
          <w:b/>
          <w:bCs/>
          <w:i/>
          <w:iCs/>
        </w:rPr>
        <w:t>Fig. 4</w:t>
      </w:r>
      <w:r w:rsidRPr="00A875ED">
        <w:rPr>
          <w:rFonts w:cstheme="minorHAnsi"/>
        </w:rPr>
        <w:t xml:space="preserve">). The performance is </w:t>
      </w:r>
      <w:r w:rsidR="00E57191" w:rsidRPr="00A875ED">
        <w:rPr>
          <w:rFonts w:cstheme="minorHAnsi"/>
        </w:rPr>
        <w:t xml:space="preserve">quantified </w:t>
      </w:r>
      <w:r w:rsidRPr="00A875ED">
        <w:rPr>
          <w:rFonts w:cstheme="minorHAnsi"/>
        </w:rPr>
        <w:t>on the</w:t>
      </w:r>
      <w:r w:rsidR="00E57191" w:rsidRPr="00A875ED">
        <w:rPr>
          <w:rFonts w:cstheme="minorHAnsi"/>
        </w:rPr>
        <w:t xml:space="preserve"> </w:t>
      </w:r>
      <w:proofErr w:type="spellStart"/>
      <w:r w:rsidR="00E57191" w:rsidRPr="00A875ED">
        <w:rPr>
          <w:rFonts w:cstheme="minorHAnsi"/>
          <w:i/>
        </w:rPr>
        <w:t>IFTATestSet</w:t>
      </w:r>
      <w:proofErr w:type="spellEnd"/>
      <w:r w:rsidR="00E57191" w:rsidRPr="00A875ED">
        <w:rPr>
          <w:rFonts w:cstheme="minorHAnsi"/>
          <w:i/>
        </w:rPr>
        <w:t xml:space="preserve"> 1</w:t>
      </w:r>
      <w:r w:rsidR="00E57191" w:rsidRPr="00A875ED">
        <w:rPr>
          <w:rFonts w:cstheme="minorHAnsi"/>
        </w:rPr>
        <w:t xml:space="preserve"> with</w:t>
      </w:r>
      <w:r w:rsidRPr="00A875ED">
        <w:rPr>
          <w:rFonts w:cstheme="minorHAnsi"/>
        </w:rPr>
        <w:t xml:space="preserve"> </w:t>
      </w:r>
      <w:r w:rsidR="001142B1" w:rsidRPr="00A875ED">
        <w:rPr>
          <w:rFonts w:cstheme="minorHAnsi"/>
        </w:rPr>
        <w:t>29</w:t>
      </w:r>
      <w:r w:rsidRPr="00A875ED">
        <w:rPr>
          <w:rFonts w:cstheme="minorHAnsi"/>
        </w:rPr>
        <w:t xml:space="preserve"> </w:t>
      </w:r>
      <w:proofErr w:type="gramStart"/>
      <w:r w:rsidRPr="00A875ED">
        <w:rPr>
          <w:rFonts w:cstheme="minorHAnsi"/>
        </w:rPr>
        <w:t>holdout</w:t>
      </w:r>
      <w:proofErr w:type="gramEnd"/>
      <w:r w:rsidR="00E57191" w:rsidRPr="00A875ED">
        <w:rPr>
          <w:rFonts w:cstheme="minorHAnsi"/>
        </w:rPr>
        <w:t xml:space="preserve"> renal tissue</w:t>
      </w:r>
      <w:r w:rsidRPr="00A875ED">
        <w:rPr>
          <w:rFonts w:cstheme="minorHAnsi"/>
        </w:rPr>
        <w:t xml:space="preserve"> WSIs</w:t>
      </w:r>
      <w:r w:rsidR="003F54EA" w:rsidRPr="00A875ED">
        <w:rPr>
          <w:rFonts w:cstheme="minorHAnsi"/>
        </w:rPr>
        <w:t>,</w:t>
      </w:r>
      <w:r w:rsidRPr="00A875ED">
        <w:rPr>
          <w:rFonts w:cstheme="minorHAnsi"/>
        </w:rPr>
        <w:t xml:space="preserve"> and the</w:t>
      </w:r>
      <w:r w:rsidR="00E57191" w:rsidRPr="00A875ED">
        <w:rPr>
          <w:rFonts w:cstheme="minorHAnsi"/>
        </w:rPr>
        <w:t xml:space="preserve"> independent test set </w:t>
      </w:r>
      <w:proofErr w:type="spellStart"/>
      <w:r w:rsidR="00E57191" w:rsidRPr="00A875ED">
        <w:rPr>
          <w:rFonts w:cstheme="minorHAnsi"/>
          <w:i/>
        </w:rPr>
        <w:t>IFTATestSet</w:t>
      </w:r>
      <w:proofErr w:type="spellEnd"/>
      <w:r w:rsidR="00E57191" w:rsidRPr="00A875ED">
        <w:rPr>
          <w:rFonts w:cstheme="minorHAnsi"/>
          <w:i/>
        </w:rPr>
        <w:t xml:space="preserve"> 2</w:t>
      </w:r>
      <w:r w:rsidR="00E57191" w:rsidRPr="00A875ED">
        <w:rPr>
          <w:rFonts w:cstheme="minorHAnsi"/>
        </w:rPr>
        <w:t xml:space="preserve"> with</w:t>
      </w:r>
      <w:r w:rsidRPr="00A875ED">
        <w:rPr>
          <w:rFonts w:cstheme="minorHAnsi"/>
        </w:rPr>
        <w:t xml:space="preserve"> 17</w:t>
      </w:r>
      <w:r w:rsidR="00E57191" w:rsidRPr="00A875ED">
        <w:rPr>
          <w:rFonts w:cstheme="minorHAnsi"/>
        </w:rPr>
        <w:t xml:space="preserve"> renal tissue WSIs and annotation ground-truth originated from an institution independent of the training dataset and </w:t>
      </w:r>
      <w:proofErr w:type="spellStart"/>
      <w:r w:rsidR="00E57191" w:rsidRPr="00A875ED">
        <w:rPr>
          <w:rFonts w:cstheme="minorHAnsi"/>
          <w:i/>
        </w:rPr>
        <w:t>IFTATestSet</w:t>
      </w:r>
      <w:proofErr w:type="spellEnd"/>
      <w:r w:rsidR="00E57191" w:rsidRPr="00A875ED">
        <w:rPr>
          <w:rFonts w:cstheme="minorHAnsi"/>
          <w:i/>
        </w:rPr>
        <w:t xml:space="preserve"> 1</w:t>
      </w:r>
      <w:r w:rsidR="00E57191" w:rsidRPr="00A875ED">
        <w:rPr>
          <w:rFonts w:cstheme="minorHAnsi"/>
        </w:rPr>
        <w:t>.</w:t>
      </w:r>
      <w:r w:rsidRPr="00A875ED">
        <w:rPr>
          <w:rFonts w:cstheme="minorHAnsi"/>
        </w:rPr>
        <w:t xml:space="preserve"> We observe the same trend in performance as IFTA segmentation</w:t>
      </w:r>
      <w:r w:rsidR="00B64C3A" w:rsidRPr="00A875ED">
        <w:rPr>
          <w:rFonts w:cstheme="minorHAnsi"/>
        </w:rPr>
        <w:t xml:space="preserve"> as shown in </w:t>
      </w:r>
      <w:r w:rsidR="00B64C3A" w:rsidRPr="00A875ED">
        <w:rPr>
          <w:rFonts w:cstheme="minorHAnsi"/>
          <w:b/>
          <w:bCs/>
          <w:i/>
          <w:iCs/>
        </w:rPr>
        <w:t>Fig. 4</w:t>
      </w:r>
      <w:r w:rsidR="00FC4B44" w:rsidRPr="00A875ED">
        <w:rPr>
          <w:rFonts w:cstheme="minorHAnsi"/>
        </w:rPr>
        <w:t>. Namely,</w:t>
      </w:r>
      <w:r w:rsidR="00D63853" w:rsidRPr="00A875ED">
        <w:rPr>
          <w:rFonts w:cstheme="minorHAnsi"/>
        </w:rPr>
        <w:t xml:space="preserve"> the</w:t>
      </w:r>
      <w:r w:rsidR="00FC4B44" w:rsidRPr="00A875ED">
        <w:rPr>
          <w:rFonts w:cstheme="minorHAnsi"/>
        </w:rPr>
        <w:t xml:space="preserve"> </w:t>
      </w:r>
      <w:r w:rsidR="00FC4B44" w:rsidRPr="00A875ED">
        <w:rPr>
          <w:rFonts w:cstheme="minorHAnsi"/>
          <w:i/>
        </w:rPr>
        <w:t>C</w:t>
      </w:r>
      <w:r w:rsidRPr="00A875ED">
        <w:rPr>
          <w:rFonts w:cstheme="minorHAnsi"/>
          <w:i/>
        </w:rPr>
        <w:t>ombined full</w:t>
      </w:r>
      <w:r w:rsidRPr="00A875ED">
        <w:rPr>
          <w:rFonts w:cstheme="minorHAnsi"/>
        </w:rPr>
        <w:t xml:space="preserve"> model </w:t>
      </w:r>
      <w:r w:rsidR="00FC4B44" w:rsidRPr="00A875ED">
        <w:rPr>
          <w:rFonts w:cstheme="minorHAnsi"/>
        </w:rPr>
        <w:t xml:space="preserve">delivers </w:t>
      </w:r>
      <w:r w:rsidRPr="00A875ED">
        <w:rPr>
          <w:rFonts w:cstheme="minorHAnsi"/>
        </w:rPr>
        <w:t xml:space="preserve">the best performance, </w:t>
      </w:r>
      <w:r w:rsidR="00FC4B44" w:rsidRPr="00A875ED">
        <w:rPr>
          <w:rFonts w:cstheme="minorHAnsi"/>
        </w:rPr>
        <w:t>while</w:t>
      </w:r>
      <w:r w:rsidR="000F4C92" w:rsidRPr="00A875ED">
        <w:rPr>
          <w:rFonts w:cstheme="minorHAnsi"/>
        </w:rPr>
        <w:t xml:space="preserve"> the</w:t>
      </w:r>
      <w:r w:rsidR="00FC4B44" w:rsidRPr="00A875ED">
        <w:rPr>
          <w:rFonts w:cstheme="minorHAnsi"/>
        </w:rPr>
        <w:t xml:space="preserve"> </w:t>
      </w:r>
      <w:r w:rsidR="00FC4B44" w:rsidRPr="00A875ED">
        <w:rPr>
          <w:rFonts w:cstheme="minorHAnsi"/>
          <w:i/>
        </w:rPr>
        <w:t>C</w:t>
      </w:r>
      <w:r w:rsidRPr="00A875ED">
        <w:rPr>
          <w:rFonts w:cstheme="minorHAnsi"/>
          <w:i/>
        </w:rPr>
        <w:t>ombined 1/3</w:t>
      </w:r>
      <w:r w:rsidRPr="00A875ED">
        <w:rPr>
          <w:rFonts w:cstheme="minorHAnsi"/>
          <w:i/>
          <w:vertAlign w:val="superscript"/>
        </w:rPr>
        <w:t>rd</w:t>
      </w:r>
      <w:r w:rsidRPr="00A875ED">
        <w:rPr>
          <w:rFonts w:cstheme="minorHAnsi"/>
        </w:rPr>
        <w:t xml:space="preserve"> model</w:t>
      </w:r>
      <w:r w:rsidR="00FC4B44" w:rsidRPr="00A875ED">
        <w:rPr>
          <w:rFonts w:cstheme="minorHAnsi"/>
        </w:rPr>
        <w:t xml:space="preserve"> performs better </w:t>
      </w:r>
      <w:r w:rsidRPr="00A875ED">
        <w:rPr>
          <w:rFonts w:cstheme="minorHAnsi"/>
        </w:rPr>
        <w:t xml:space="preserve">than any of the models trained on a single institution data alone.  </w:t>
      </w:r>
    </w:p>
    <w:p w14:paraId="793B40C3" w14:textId="02A8FAC4" w:rsidR="008D4C4D" w:rsidRPr="00A875ED" w:rsidRDefault="008D4C4D" w:rsidP="008D4C4D">
      <w:pPr>
        <w:rPr>
          <w:b/>
          <w:bCs/>
        </w:rPr>
      </w:pPr>
    </w:p>
    <w:p w14:paraId="713065B5" w14:textId="77777777" w:rsidR="006F04B4" w:rsidRDefault="006F04B4">
      <w:r>
        <w:rPr>
          <w:noProof/>
        </w:rPr>
        <w:lastRenderedPageBreak/>
        <w:drawing>
          <wp:inline distT="0" distB="0" distL="0" distR="0" wp14:anchorId="76717163" wp14:editId="3BCCC103">
            <wp:extent cx="6857997" cy="2503086"/>
            <wp:effectExtent l="0" t="0" r="63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limental ROC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7997" cy="25030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F37B0E" w14:textId="75286D2F" w:rsidR="000C5DEE" w:rsidRDefault="006F04B4">
      <w:pPr>
        <w:jc w:val="both"/>
        <w:rPr>
          <w:rFonts w:cstheme="minorHAnsi"/>
        </w:rPr>
      </w:pPr>
      <w:r w:rsidRPr="00A875ED">
        <w:rPr>
          <w:rFonts w:asciiTheme="majorHAnsi" w:hAnsiTheme="majorHAnsi" w:cstheme="majorHAnsi"/>
          <w:b/>
          <w:i/>
          <w:sz w:val="24"/>
          <w:szCs w:val="18"/>
        </w:rPr>
        <w:t xml:space="preserve">Supplemental Fig. </w:t>
      </w:r>
      <w:r w:rsidR="00FB1C7B" w:rsidRPr="00A875ED">
        <w:rPr>
          <w:rFonts w:asciiTheme="majorHAnsi" w:hAnsiTheme="majorHAnsi" w:cstheme="majorHAnsi"/>
          <w:b/>
          <w:i/>
          <w:sz w:val="24"/>
          <w:szCs w:val="18"/>
        </w:rPr>
        <w:t>3</w:t>
      </w:r>
      <w:r w:rsidRPr="00A875ED">
        <w:rPr>
          <w:rFonts w:asciiTheme="majorHAnsi" w:hAnsiTheme="majorHAnsi" w:cstheme="majorHAnsi"/>
          <w:b/>
          <w:i/>
          <w:sz w:val="24"/>
          <w:szCs w:val="18"/>
        </w:rPr>
        <w:t xml:space="preserve"> </w:t>
      </w:r>
      <w:r w:rsidRPr="00A875ED">
        <w:rPr>
          <w:rFonts w:asciiTheme="majorHAnsi" w:hAnsiTheme="majorHAnsi" w:cstheme="majorHAnsi"/>
          <w:b/>
          <w:sz w:val="24"/>
          <w:szCs w:val="18"/>
        </w:rPr>
        <w:t>|</w:t>
      </w:r>
      <w:r w:rsidRPr="00A875ED">
        <w:rPr>
          <w:rFonts w:asciiTheme="majorHAnsi" w:hAnsiTheme="majorHAnsi" w:cstheme="majorHAnsi"/>
          <w:sz w:val="24"/>
          <w:szCs w:val="18"/>
        </w:rPr>
        <w:t xml:space="preserve"> ROC </w:t>
      </w:r>
      <w:r w:rsidR="00982564" w:rsidRPr="00A875ED">
        <w:rPr>
          <w:rFonts w:asciiTheme="majorHAnsi" w:hAnsiTheme="majorHAnsi" w:cstheme="majorHAnsi"/>
          <w:sz w:val="24"/>
          <w:szCs w:val="18"/>
        </w:rPr>
        <w:t>p</w:t>
      </w:r>
      <w:r w:rsidRPr="00A875ED">
        <w:rPr>
          <w:rFonts w:asciiTheme="majorHAnsi" w:hAnsiTheme="majorHAnsi" w:cstheme="majorHAnsi"/>
          <w:sz w:val="24"/>
          <w:szCs w:val="18"/>
        </w:rPr>
        <w:t xml:space="preserve">erformance for glomeruli and vessel segmentation.  </w:t>
      </w:r>
      <w:r w:rsidRPr="001E73F1">
        <w:rPr>
          <w:sz w:val="20"/>
          <w:szCs w:val="18"/>
        </w:rPr>
        <w:tab/>
      </w:r>
      <w:r w:rsidRPr="001E73F1">
        <w:rPr>
          <w:sz w:val="20"/>
          <w:szCs w:val="18"/>
        </w:rPr>
        <w:br/>
      </w:r>
      <w:r w:rsidR="000C5DEE">
        <w:rPr>
          <w:rFonts w:cstheme="minorHAnsi"/>
          <w:b/>
        </w:rPr>
        <w:t xml:space="preserve">Panel </w:t>
      </w:r>
      <w:r w:rsidRPr="00A875ED">
        <w:rPr>
          <w:rFonts w:cstheme="minorHAnsi"/>
          <w:b/>
        </w:rPr>
        <w:t xml:space="preserve">[a] </w:t>
      </w:r>
      <w:r w:rsidRPr="00A875ED">
        <w:rPr>
          <w:rFonts w:cstheme="minorHAnsi"/>
        </w:rPr>
        <w:t>shows the</w:t>
      </w:r>
      <w:r w:rsidRPr="00A875ED">
        <w:rPr>
          <w:rFonts w:cstheme="minorHAnsi"/>
          <w:b/>
        </w:rPr>
        <w:t xml:space="preserve"> </w:t>
      </w:r>
      <w:r w:rsidRPr="00A875ED">
        <w:rPr>
          <w:rFonts w:cstheme="minorHAnsi"/>
        </w:rPr>
        <w:t xml:space="preserve">ROC performance for glomerular segmentation on </w:t>
      </w:r>
      <w:proofErr w:type="spellStart"/>
      <w:r w:rsidR="00982564" w:rsidRPr="00A875ED">
        <w:rPr>
          <w:rFonts w:cstheme="minorHAnsi"/>
          <w:i/>
        </w:rPr>
        <w:t>GlomTestSet</w:t>
      </w:r>
      <w:proofErr w:type="spellEnd"/>
      <w:r w:rsidR="00982564" w:rsidRPr="00A875ED">
        <w:rPr>
          <w:rFonts w:cstheme="minorHAnsi"/>
          <w:i/>
        </w:rPr>
        <w:t xml:space="preserve"> 1</w:t>
      </w:r>
      <w:r w:rsidR="00982564" w:rsidRPr="00A875ED">
        <w:rPr>
          <w:rFonts w:cstheme="minorHAnsi"/>
        </w:rPr>
        <w:t xml:space="preserve"> with </w:t>
      </w:r>
      <w:r w:rsidRPr="00A875ED">
        <w:rPr>
          <w:rFonts w:cstheme="minorHAnsi"/>
        </w:rPr>
        <w:t xml:space="preserve">100 </w:t>
      </w:r>
      <w:proofErr w:type="gramStart"/>
      <w:r w:rsidRPr="00A875ED">
        <w:rPr>
          <w:rFonts w:cstheme="minorHAnsi"/>
        </w:rPr>
        <w:t>holdout</w:t>
      </w:r>
      <w:proofErr w:type="gramEnd"/>
      <w:r w:rsidR="00982564" w:rsidRPr="00A875ED">
        <w:rPr>
          <w:rFonts w:cstheme="minorHAnsi"/>
        </w:rPr>
        <w:t xml:space="preserve"> renal tissue</w:t>
      </w:r>
      <w:r w:rsidRPr="00A875ED">
        <w:rPr>
          <w:rFonts w:cstheme="minorHAnsi"/>
        </w:rPr>
        <w:t xml:space="preserve"> WSIs using </w:t>
      </w:r>
      <w:r w:rsidRPr="00A875ED">
        <w:rPr>
          <w:rFonts w:cstheme="minorHAnsi"/>
          <w:i/>
        </w:rPr>
        <w:t>glomerul</w:t>
      </w:r>
      <w:r w:rsidR="00605B6C" w:rsidRPr="00A875ED">
        <w:rPr>
          <w:rFonts w:cstheme="minorHAnsi"/>
          <w:i/>
        </w:rPr>
        <w:t>ar</w:t>
      </w:r>
      <w:r w:rsidRPr="00A875ED">
        <w:rPr>
          <w:rFonts w:cstheme="minorHAnsi"/>
          <w:i/>
        </w:rPr>
        <w:t xml:space="preserve"> model</w:t>
      </w:r>
      <w:r w:rsidR="00982564" w:rsidRPr="00A875ED">
        <w:rPr>
          <w:rFonts w:cstheme="minorHAnsi"/>
        </w:rPr>
        <w:t xml:space="preserve"> (see </w:t>
      </w:r>
      <w:r w:rsidR="00982564" w:rsidRPr="00A875ED">
        <w:rPr>
          <w:rFonts w:cstheme="minorHAnsi"/>
          <w:i/>
        </w:rPr>
        <w:t>GLOMERULI SEGMENTATION – scalability</w:t>
      </w:r>
      <w:r w:rsidR="00982564" w:rsidRPr="00A875ED">
        <w:rPr>
          <w:rFonts w:cstheme="minorHAnsi"/>
        </w:rPr>
        <w:t xml:space="preserve"> in </w:t>
      </w:r>
      <w:r w:rsidR="00982564" w:rsidRPr="00A875ED">
        <w:rPr>
          <w:rFonts w:cstheme="minorHAnsi"/>
          <w:i/>
        </w:rPr>
        <w:t>RESULTS</w:t>
      </w:r>
      <w:r w:rsidR="00982564" w:rsidRPr="00A875ED">
        <w:rPr>
          <w:rFonts w:cstheme="minorHAnsi"/>
        </w:rPr>
        <w:t xml:space="preserve"> and</w:t>
      </w:r>
      <w:r w:rsidRPr="00A875ED">
        <w:rPr>
          <w:rFonts w:cstheme="minorHAnsi"/>
        </w:rPr>
        <w:t xml:space="preserve"> </w:t>
      </w:r>
      <w:r w:rsidRPr="00A875ED">
        <w:rPr>
          <w:rFonts w:cstheme="minorHAnsi"/>
          <w:b/>
          <w:bCs/>
          <w:i/>
          <w:iCs/>
        </w:rPr>
        <w:t>Fig. 2</w:t>
      </w:r>
      <w:r w:rsidR="00982564" w:rsidRPr="00A875ED">
        <w:rPr>
          <w:rFonts w:cstheme="minorHAnsi"/>
        </w:rPr>
        <w:t>).</w:t>
      </w:r>
      <w:r w:rsidRPr="00A875ED">
        <w:rPr>
          <w:rFonts w:cstheme="minorHAnsi"/>
        </w:rPr>
        <w:t xml:space="preserve"> </w:t>
      </w:r>
      <w:r w:rsidRPr="00A875ED">
        <w:rPr>
          <w:rFonts w:cstheme="minorHAnsi"/>
          <w:b/>
        </w:rPr>
        <w:t xml:space="preserve">[b] </w:t>
      </w:r>
      <w:r w:rsidRPr="00A875ED">
        <w:rPr>
          <w:rFonts w:cstheme="minorHAnsi"/>
        </w:rPr>
        <w:t>shows the ROC performance for artery segmentation on</w:t>
      </w:r>
      <w:r w:rsidR="00982564" w:rsidRPr="00A875ED">
        <w:rPr>
          <w:rFonts w:cstheme="minorHAnsi"/>
        </w:rPr>
        <w:t xml:space="preserve"> the holdout dataset</w:t>
      </w:r>
      <w:r w:rsidRPr="00A875ED">
        <w:rPr>
          <w:rFonts w:cstheme="minorHAnsi"/>
        </w:rPr>
        <w:t xml:space="preserve"> </w:t>
      </w:r>
      <w:proofErr w:type="spellStart"/>
      <w:r w:rsidR="00982564" w:rsidRPr="00A875ED">
        <w:rPr>
          <w:rFonts w:cstheme="minorHAnsi"/>
          <w:i/>
        </w:rPr>
        <w:t>VessTestSet</w:t>
      </w:r>
      <w:proofErr w:type="spellEnd"/>
      <w:r w:rsidR="00982564" w:rsidRPr="00A875ED">
        <w:rPr>
          <w:rFonts w:cstheme="minorHAnsi"/>
        </w:rPr>
        <w:t xml:space="preserve"> with </w:t>
      </w:r>
      <w:r w:rsidRPr="00A875ED">
        <w:rPr>
          <w:rFonts w:cstheme="minorHAnsi"/>
        </w:rPr>
        <w:t xml:space="preserve">58 </w:t>
      </w:r>
      <w:r w:rsidR="00982564" w:rsidRPr="00A875ED">
        <w:rPr>
          <w:rFonts w:cstheme="minorHAnsi"/>
        </w:rPr>
        <w:t>renal tissue WSIs</w:t>
      </w:r>
      <w:r w:rsidRPr="00A875ED">
        <w:rPr>
          <w:rFonts w:cstheme="minorHAnsi"/>
        </w:rPr>
        <w:t xml:space="preserve"> using the </w:t>
      </w:r>
      <w:r w:rsidR="00982564" w:rsidRPr="00A875ED">
        <w:rPr>
          <w:rFonts w:cstheme="minorHAnsi"/>
        </w:rPr>
        <w:t xml:space="preserve">four initialization strategies </w:t>
      </w:r>
      <w:r w:rsidRPr="00A875ED">
        <w:rPr>
          <w:rFonts w:cstheme="minorHAnsi"/>
        </w:rPr>
        <w:t>for vessel segmentation (</w:t>
      </w:r>
      <w:r w:rsidR="00982564" w:rsidRPr="00A875ED">
        <w:rPr>
          <w:rFonts w:cstheme="minorHAnsi"/>
        </w:rPr>
        <w:t xml:space="preserve">see </w:t>
      </w:r>
      <w:r w:rsidR="00982564" w:rsidRPr="00A875ED">
        <w:rPr>
          <w:rFonts w:cstheme="minorHAnsi"/>
          <w:i/>
        </w:rPr>
        <w:t>VESSEL SEGMENTATION – adaptability</w:t>
      </w:r>
      <w:r w:rsidR="00982564" w:rsidRPr="00A875ED">
        <w:rPr>
          <w:rFonts w:cstheme="minorHAnsi"/>
        </w:rPr>
        <w:t xml:space="preserve"> in </w:t>
      </w:r>
      <w:r w:rsidR="00982564" w:rsidRPr="00A875ED">
        <w:rPr>
          <w:rFonts w:cstheme="minorHAnsi"/>
          <w:i/>
        </w:rPr>
        <w:t>RESULTS</w:t>
      </w:r>
      <w:r w:rsidR="00982564" w:rsidRPr="00A875ED">
        <w:rPr>
          <w:rFonts w:cstheme="minorHAnsi"/>
        </w:rPr>
        <w:t xml:space="preserve"> and </w:t>
      </w:r>
      <w:r w:rsidRPr="00A875ED">
        <w:rPr>
          <w:rFonts w:cstheme="minorHAnsi"/>
          <w:b/>
          <w:bCs/>
          <w:i/>
          <w:iCs/>
        </w:rPr>
        <w:t>Fig. 3</w:t>
      </w:r>
      <w:r w:rsidRPr="00A875ED">
        <w:rPr>
          <w:rFonts w:cstheme="minorHAnsi"/>
        </w:rPr>
        <w:t>)</w:t>
      </w:r>
      <w:r w:rsidR="00BF5A65" w:rsidRPr="00A875ED">
        <w:rPr>
          <w:rFonts w:cstheme="minorHAnsi"/>
        </w:rPr>
        <w:t xml:space="preserve">. </w:t>
      </w:r>
      <w:r w:rsidR="00BF5A65" w:rsidRPr="00A875ED">
        <w:rPr>
          <w:rFonts w:cstheme="minorHAnsi"/>
          <w:b/>
        </w:rPr>
        <w:t xml:space="preserve">[c] </w:t>
      </w:r>
      <w:r w:rsidR="00BF5A65" w:rsidRPr="00A875ED">
        <w:rPr>
          <w:rFonts w:cstheme="minorHAnsi"/>
        </w:rPr>
        <w:t>shows the ROC performance for arteriole segmentation on the</w:t>
      </w:r>
      <w:r w:rsidR="00982564" w:rsidRPr="00A875ED">
        <w:rPr>
          <w:rFonts w:cstheme="minorHAnsi"/>
        </w:rPr>
        <w:t xml:space="preserve"> same holdout dataset with</w:t>
      </w:r>
      <w:r w:rsidR="00BF5A65" w:rsidRPr="00A875ED">
        <w:rPr>
          <w:rFonts w:cstheme="minorHAnsi"/>
        </w:rPr>
        <w:t xml:space="preserve"> </w:t>
      </w:r>
      <w:r w:rsidR="00982564" w:rsidRPr="00A875ED">
        <w:rPr>
          <w:rFonts w:cstheme="minorHAnsi"/>
        </w:rPr>
        <w:t xml:space="preserve">same initialization strategies as used in </w:t>
      </w:r>
      <w:r w:rsidR="00982564" w:rsidRPr="00A875ED">
        <w:rPr>
          <w:rFonts w:cstheme="minorHAnsi"/>
          <w:b/>
        </w:rPr>
        <w:t>[b]</w:t>
      </w:r>
      <w:r w:rsidR="00BF5A65" w:rsidRPr="00A875ED">
        <w:rPr>
          <w:rFonts w:cstheme="minorHAnsi"/>
        </w:rPr>
        <w:t>.</w:t>
      </w:r>
    </w:p>
    <w:p w14:paraId="04C5B69B" w14:textId="55417FF0" w:rsidR="00952BF4" w:rsidRDefault="00952BF4">
      <w:pPr>
        <w:jc w:val="both"/>
        <w:rPr>
          <w:rFonts w:cstheme="minorHAnsi"/>
        </w:rPr>
      </w:pPr>
    </w:p>
    <w:p w14:paraId="4CD60123" w14:textId="48F68B95" w:rsidR="00854146" w:rsidRDefault="00854146">
      <w:pPr>
        <w:jc w:val="both"/>
        <w:rPr>
          <w:rFonts w:cstheme="minorHAnsi"/>
        </w:rPr>
      </w:pPr>
    </w:p>
    <w:p w14:paraId="3555B43D" w14:textId="77777777" w:rsidR="00854146" w:rsidRDefault="00854146" w:rsidP="00A875ED">
      <w:pPr>
        <w:jc w:val="both"/>
        <w:rPr>
          <w:rFonts w:cstheme="minorHAnsi"/>
        </w:rPr>
      </w:pPr>
    </w:p>
    <w:p w14:paraId="028CD55E" w14:textId="77777777" w:rsidR="00744A63" w:rsidRDefault="00744A63" w:rsidP="00744A63">
      <w:r>
        <w:rPr>
          <w:noProof/>
        </w:rPr>
        <w:lastRenderedPageBreak/>
        <w:drawing>
          <wp:inline distT="0" distB="0" distL="0" distR="0" wp14:anchorId="7917E9E8" wp14:editId="17DCADBD">
            <wp:extent cx="4795618" cy="4795618"/>
            <wp:effectExtent l="0" t="0" r="5080" b="508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FTA confmat supplimental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5618" cy="47956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E21797" w14:textId="26C85A04" w:rsidR="00744A63" w:rsidRDefault="00744A63">
      <w:pPr>
        <w:jc w:val="both"/>
        <w:rPr>
          <w:rFonts w:cstheme="minorHAnsi"/>
        </w:rPr>
      </w:pPr>
      <w:r w:rsidRPr="00A875ED">
        <w:rPr>
          <w:rFonts w:asciiTheme="majorHAnsi" w:hAnsiTheme="majorHAnsi" w:cstheme="majorHAnsi"/>
          <w:b/>
          <w:i/>
          <w:sz w:val="24"/>
          <w:szCs w:val="18"/>
        </w:rPr>
        <w:t xml:space="preserve">Supplemental Fig. 4 </w:t>
      </w:r>
      <w:r w:rsidRPr="00A875ED">
        <w:rPr>
          <w:rFonts w:asciiTheme="majorHAnsi" w:hAnsiTheme="majorHAnsi" w:cstheme="majorHAnsi"/>
          <w:b/>
          <w:sz w:val="24"/>
          <w:szCs w:val="18"/>
        </w:rPr>
        <w:t>|</w:t>
      </w:r>
      <w:r w:rsidRPr="00A875ED">
        <w:rPr>
          <w:rFonts w:asciiTheme="majorHAnsi" w:hAnsiTheme="majorHAnsi" w:cstheme="majorHAnsi"/>
          <w:sz w:val="24"/>
          <w:szCs w:val="18"/>
        </w:rPr>
        <w:t xml:space="preserve"> </w:t>
      </w:r>
      <w:r w:rsidR="00F46D26" w:rsidRPr="00A875ED">
        <w:rPr>
          <w:rFonts w:asciiTheme="majorHAnsi" w:hAnsiTheme="majorHAnsi" w:cstheme="majorHAnsi"/>
          <w:sz w:val="24"/>
          <w:szCs w:val="18"/>
        </w:rPr>
        <w:t>Correlation of percent IFTA estimation between methods.</w:t>
      </w:r>
      <w:r w:rsidR="008D5401">
        <w:rPr>
          <w:rFonts w:asciiTheme="majorHAnsi" w:hAnsiTheme="majorHAnsi" w:cstheme="majorHAnsi"/>
          <w:sz w:val="24"/>
          <w:szCs w:val="18"/>
        </w:rPr>
        <w:tab/>
      </w:r>
      <w:r w:rsidR="00F46D26">
        <w:rPr>
          <w:szCs w:val="18"/>
        </w:rPr>
        <w:br/>
      </w:r>
      <w:r w:rsidR="0011439B">
        <w:t>Pearson correlation coefficient quantifying pairwise agreement between computationally and manually estimated IFTA measures</w:t>
      </w:r>
      <w:r w:rsidR="0011439B" w:rsidDel="0011439B">
        <w:rPr>
          <w:szCs w:val="18"/>
        </w:rPr>
        <w:t xml:space="preserve"> </w:t>
      </w:r>
      <w:r w:rsidR="0011439B">
        <w:rPr>
          <w:szCs w:val="18"/>
        </w:rPr>
        <w:t xml:space="preserve">for 26 CKD renal tissue WSIs </w:t>
      </w:r>
      <w:r w:rsidR="00A03367">
        <w:rPr>
          <w:szCs w:val="18"/>
        </w:rPr>
        <w:t>from Kidney Precision Medicine Project (KPMP) cohort</w:t>
      </w:r>
      <w:r w:rsidR="00605B6C">
        <w:rPr>
          <w:szCs w:val="18"/>
        </w:rPr>
        <w:t xml:space="preserve"> dat</w:t>
      </w:r>
      <w:r w:rsidR="000C5DEE">
        <w:rPr>
          <w:szCs w:val="18"/>
        </w:rPr>
        <w:t>a</w:t>
      </w:r>
      <w:r w:rsidR="00605B6C">
        <w:rPr>
          <w:szCs w:val="18"/>
        </w:rPr>
        <w:t xml:space="preserve">, </w:t>
      </w:r>
      <w:proofErr w:type="spellStart"/>
      <w:r w:rsidR="00A03367" w:rsidRPr="000E59D0">
        <w:rPr>
          <w:i/>
          <w:szCs w:val="18"/>
        </w:rPr>
        <w:t>KPMPTestSet</w:t>
      </w:r>
      <w:proofErr w:type="spellEnd"/>
      <w:r>
        <w:rPr>
          <w:szCs w:val="18"/>
        </w:rPr>
        <w:t>.</w:t>
      </w:r>
      <w:r w:rsidR="00F46D26">
        <w:rPr>
          <w:rFonts w:cstheme="minorHAnsi"/>
        </w:rPr>
        <w:t xml:space="preserve"> </w:t>
      </w:r>
      <w:r w:rsidR="009B18B3" w:rsidRPr="00A875ED">
        <w:rPr>
          <w:rFonts w:cstheme="minorHAnsi"/>
        </w:rPr>
        <w:t>The full confusion matrix of</w:t>
      </w:r>
      <w:r w:rsidR="00A03367" w:rsidRPr="00A875ED">
        <w:rPr>
          <w:rFonts w:cstheme="minorHAnsi"/>
        </w:rPr>
        <w:t xml:space="preserve"> correlations of computationally estimated and visually manually estimated</w:t>
      </w:r>
      <w:r w:rsidR="009B18B3" w:rsidRPr="00A875ED">
        <w:rPr>
          <w:rFonts w:cstheme="minorHAnsi"/>
        </w:rPr>
        <w:t xml:space="preserve"> percent IFTA</w:t>
      </w:r>
      <w:r w:rsidR="00A03367" w:rsidRPr="00A875ED">
        <w:rPr>
          <w:rFonts w:cstheme="minorHAnsi"/>
        </w:rPr>
        <w:t xml:space="preserve"> for the KPMP test cohort. Pairwise correlations were measured </w:t>
      </w:r>
      <w:r w:rsidR="00605B6C" w:rsidRPr="00A875ED">
        <w:rPr>
          <w:rFonts w:cstheme="minorHAnsi"/>
        </w:rPr>
        <w:t xml:space="preserve">for </w:t>
      </w:r>
      <w:r w:rsidR="00A03367" w:rsidRPr="00A875ED">
        <w:rPr>
          <w:rFonts w:cstheme="minorHAnsi"/>
        </w:rPr>
        <w:t xml:space="preserve">each </w:t>
      </w:r>
      <w:r w:rsidR="00605B6C" w:rsidRPr="00A875ED">
        <w:rPr>
          <w:rFonts w:cstheme="minorHAnsi"/>
        </w:rPr>
        <w:t xml:space="preserve">pair </w:t>
      </w:r>
      <w:r w:rsidR="00A03367" w:rsidRPr="00A875ED">
        <w:rPr>
          <w:rFonts w:cstheme="minorHAnsi"/>
        </w:rPr>
        <w:t xml:space="preserve">of the three KPMP pathologists and </w:t>
      </w:r>
      <w:r w:rsidR="00147B64" w:rsidRPr="00A875ED">
        <w:rPr>
          <w:rFonts w:cstheme="minorHAnsi"/>
        </w:rPr>
        <w:t xml:space="preserve">the five computational models trained for IFTA segmentation (see </w:t>
      </w:r>
      <w:r w:rsidR="00147B64" w:rsidRPr="00A875ED">
        <w:rPr>
          <w:rFonts w:cstheme="minorHAnsi"/>
          <w:i/>
        </w:rPr>
        <w:t>IFTA SEGMENTATION – adaptability</w:t>
      </w:r>
      <w:r w:rsidR="00147B64" w:rsidRPr="00A875ED">
        <w:rPr>
          <w:rFonts w:cstheme="minorHAnsi"/>
        </w:rPr>
        <w:t xml:space="preserve"> under </w:t>
      </w:r>
      <w:r w:rsidR="00147B64" w:rsidRPr="00A875ED">
        <w:rPr>
          <w:rFonts w:cstheme="minorHAnsi"/>
          <w:i/>
        </w:rPr>
        <w:t>RESULTS</w:t>
      </w:r>
      <w:r w:rsidR="00147B64" w:rsidRPr="00A875ED">
        <w:rPr>
          <w:rFonts w:cstheme="minorHAnsi"/>
        </w:rPr>
        <w:t>)</w:t>
      </w:r>
      <w:r w:rsidRPr="00A875ED">
        <w:rPr>
          <w:rFonts w:cstheme="minorHAnsi"/>
        </w:rPr>
        <w:t>.</w:t>
      </w:r>
      <w:r w:rsidR="00147B64" w:rsidRPr="00A875ED">
        <w:rPr>
          <w:rFonts w:cstheme="minorHAnsi"/>
        </w:rPr>
        <w:t xml:space="preserve"> </w:t>
      </w:r>
      <w:r w:rsidR="009B18B3" w:rsidRPr="00A875ED">
        <w:rPr>
          <w:rFonts w:cstheme="minorHAnsi"/>
        </w:rPr>
        <w:t>This</w:t>
      </w:r>
      <w:r w:rsidR="00DA4C91" w:rsidRPr="00A875ED">
        <w:rPr>
          <w:rFonts w:cstheme="minorHAnsi"/>
        </w:rPr>
        <w:t xml:space="preserve"> result</w:t>
      </w:r>
      <w:r w:rsidR="009B18B3" w:rsidRPr="00A875ED">
        <w:rPr>
          <w:rFonts w:cstheme="minorHAnsi"/>
        </w:rPr>
        <w:t xml:space="preserve"> is an extension of </w:t>
      </w:r>
      <w:r w:rsidR="009B18B3" w:rsidRPr="00A875ED">
        <w:rPr>
          <w:rFonts w:cstheme="minorHAnsi"/>
          <w:b/>
          <w:bCs/>
          <w:i/>
          <w:iCs/>
        </w:rPr>
        <w:t>Fig. 4c</w:t>
      </w:r>
      <w:r w:rsidR="009B18B3" w:rsidRPr="00A875ED">
        <w:rPr>
          <w:rFonts w:cstheme="minorHAnsi"/>
        </w:rPr>
        <w:t>.</w:t>
      </w:r>
      <w:r w:rsidR="00DC41C4" w:rsidRPr="00A875ED">
        <w:rPr>
          <w:rFonts w:cstheme="minorHAnsi"/>
        </w:rPr>
        <w:t xml:space="preserve"> </w:t>
      </w:r>
      <w:r w:rsidR="00F255BF" w:rsidRPr="00A875ED">
        <w:rPr>
          <w:rFonts w:cstheme="minorHAnsi"/>
        </w:rPr>
        <w:t xml:space="preserve">Pearson correlation coefficients with </w:t>
      </w:r>
      <w:r w:rsidR="00F255BF" w:rsidRPr="00A875ED">
        <w:rPr>
          <w:rFonts w:cstheme="minorHAnsi"/>
          <w:i/>
          <w:iCs/>
        </w:rPr>
        <w:t>p</w:t>
      </w:r>
      <w:r w:rsidR="00F255BF" w:rsidRPr="00A875ED">
        <w:rPr>
          <w:rFonts w:cstheme="minorHAnsi"/>
        </w:rPr>
        <w:t>-value &lt; 0.05</w:t>
      </w:r>
      <w:r w:rsidR="00605B6C" w:rsidRPr="00A875ED">
        <w:rPr>
          <w:rFonts w:cstheme="minorHAnsi"/>
        </w:rPr>
        <w:t xml:space="preserve"> are shown.</w:t>
      </w:r>
    </w:p>
    <w:p w14:paraId="01CFE7F7" w14:textId="77777777" w:rsidR="00854146" w:rsidRPr="00A875ED" w:rsidRDefault="00854146" w:rsidP="00A875ED">
      <w:pPr>
        <w:jc w:val="both"/>
        <w:rPr>
          <w:b/>
          <w:i/>
        </w:rPr>
      </w:pPr>
    </w:p>
    <w:p w14:paraId="4FAFEEA6" w14:textId="77777777" w:rsidR="00333C50" w:rsidRDefault="00960943">
      <w:r>
        <w:rPr>
          <w:noProof/>
        </w:rPr>
        <w:lastRenderedPageBreak/>
        <w:drawing>
          <wp:inline distT="0" distB="0" distL="0" distR="0" wp14:anchorId="25756EBB" wp14:editId="601E2558">
            <wp:extent cx="3428998" cy="2572195"/>
            <wp:effectExtent l="0" t="0" r="63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liment - KNN separability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28998" cy="2572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632B5A" w14:textId="2192E6BC" w:rsidR="005B1949" w:rsidRPr="00A875ED" w:rsidRDefault="0094178D" w:rsidP="00A875ED">
      <w:pPr>
        <w:jc w:val="both"/>
        <w:rPr>
          <w:b/>
          <w:i/>
          <w:szCs w:val="18"/>
        </w:rPr>
      </w:pPr>
      <w:r w:rsidRPr="00A875ED">
        <w:rPr>
          <w:rFonts w:asciiTheme="majorHAnsi" w:hAnsiTheme="majorHAnsi" w:cstheme="majorHAnsi"/>
          <w:b/>
          <w:i/>
          <w:sz w:val="24"/>
          <w:szCs w:val="18"/>
        </w:rPr>
        <w:t>Supplemental</w:t>
      </w:r>
      <w:r w:rsidR="001545EF" w:rsidRPr="00A875ED">
        <w:rPr>
          <w:rFonts w:asciiTheme="majorHAnsi" w:hAnsiTheme="majorHAnsi" w:cstheme="majorHAnsi"/>
          <w:b/>
          <w:i/>
          <w:sz w:val="24"/>
          <w:szCs w:val="18"/>
        </w:rPr>
        <w:t xml:space="preserve"> Fig. </w:t>
      </w:r>
      <w:r w:rsidR="009B18B3" w:rsidRPr="00A875ED">
        <w:rPr>
          <w:rFonts w:asciiTheme="majorHAnsi" w:hAnsiTheme="majorHAnsi" w:cstheme="majorHAnsi"/>
          <w:b/>
          <w:i/>
          <w:sz w:val="24"/>
          <w:szCs w:val="18"/>
        </w:rPr>
        <w:t>5</w:t>
      </w:r>
      <w:r w:rsidR="001545EF" w:rsidRPr="00A875ED">
        <w:rPr>
          <w:rFonts w:asciiTheme="majorHAnsi" w:hAnsiTheme="majorHAnsi" w:cstheme="majorHAnsi"/>
          <w:b/>
          <w:i/>
          <w:sz w:val="24"/>
          <w:szCs w:val="18"/>
        </w:rPr>
        <w:t xml:space="preserve"> </w:t>
      </w:r>
      <w:r w:rsidR="001545EF" w:rsidRPr="00A875ED">
        <w:rPr>
          <w:rFonts w:asciiTheme="majorHAnsi" w:hAnsiTheme="majorHAnsi" w:cstheme="majorHAnsi"/>
          <w:b/>
          <w:sz w:val="24"/>
          <w:szCs w:val="18"/>
        </w:rPr>
        <w:t>|</w:t>
      </w:r>
      <w:r w:rsidR="001545EF" w:rsidRPr="00A875ED">
        <w:rPr>
          <w:rFonts w:asciiTheme="majorHAnsi" w:hAnsiTheme="majorHAnsi" w:cstheme="majorHAnsi"/>
          <w:sz w:val="24"/>
          <w:szCs w:val="18"/>
        </w:rPr>
        <w:t xml:space="preserve"> </w:t>
      </w:r>
      <w:r w:rsidRPr="00A875ED">
        <w:rPr>
          <w:rFonts w:asciiTheme="majorHAnsi" w:hAnsiTheme="majorHAnsi" w:cstheme="majorHAnsi"/>
          <w:sz w:val="24"/>
        </w:rPr>
        <w:t>Quantifying UMAP separability</w:t>
      </w:r>
      <w:r w:rsidR="00913C0E" w:rsidRPr="00A875ED">
        <w:rPr>
          <w:rFonts w:asciiTheme="majorHAnsi" w:hAnsiTheme="majorHAnsi" w:cstheme="majorHAnsi"/>
          <w:sz w:val="24"/>
        </w:rPr>
        <w:t xml:space="preserve"> for the murine model studies</w:t>
      </w:r>
      <w:r w:rsidRPr="00A875ED">
        <w:rPr>
          <w:rFonts w:asciiTheme="majorHAnsi" w:hAnsiTheme="majorHAnsi" w:cstheme="majorHAnsi"/>
          <w:sz w:val="24"/>
        </w:rPr>
        <w:t xml:space="preserve">.  </w:t>
      </w:r>
      <w:r w:rsidR="001545EF" w:rsidRPr="00A875ED">
        <w:rPr>
          <w:rFonts w:asciiTheme="majorHAnsi" w:hAnsiTheme="majorHAnsi" w:cstheme="majorHAnsi"/>
        </w:rPr>
        <w:tab/>
      </w:r>
      <w:r w:rsidR="001545EF" w:rsidRPr="00A875ED">
        <w:br/>
      </w:r>
      <w:r w:rsidR="00FA202A" w:rsidRPr="00A875ED">
        <w:rPr>
          <w:rFonts w:cstheme="minorHAnsi"/>
        </w:rPr>
        <w:t>K-nearest neighbors (</w:t>
      </w:r>
      <w:r w:rsidRPr="00A875ED">
        <w:rPr>
          <w:rFonts w:cstheme="minorHAnsi"/>
        </w:rPr>
        <w:t>KNN</w:t>
      </w:r>
      <w:r w:rsidR="00FA202A" w:rsidRPr="00A875ED">
        <w:rPr>
          <w:rFonts w:cstheme="minorHAnsi"/>
        </w:rPr>
        <w:t>)</w:t>
      </w:r>
      <w:r w:rsidRPr="00A875ED">
        <w:rPr>
          <w:rFonts w:cstheme="minorHAnsi"/>
        </w:rPr>
        <w:t xml:space="preserve"> classifier performance </w:t>
      </w:r>
      <w:r w:rsidR="008F094C">
        <w:rPr>
          <w:rFonts w:cstheme="minorHAnsi"/>
        </w:rPr>
        <w:t>plotting</w:t>
      </w:r>
      <w:r w:rsidR="008F094C" w:rsidRPr="00A875ED">
        <w:rPr>
          <w:rFonts w:cstheme="minorHAnsi"/>
        </w:rPr>
        <w:t xml:space="preserve"> </w:t>
      </w:r>
      <w:r w:rsidR="00FA202A" w:rsidRPr="00A875ED">
        <w:rPr>
          <w:rFonts w:cstheme="minorHAnsi"/>
        </w:rPr>
        <w:t xml:space="preserve">the </w:t>
      </w:r>
      <w:r w:rsidR="00DD07BF" w:rsidRPr="00A875ED">
        <w:rPr>
          <w:rFonts w:cstheme="minorHAnsi"/>
          <w:i/>
        </w:rPr>
        <w:t>Cohen’s</w:t>
      </w:r>
      <w:r w:rsidR="00DD07BF" w:rsidRPr="00A875ED">
        <w:rPr>
          <w:rFonts w:cstheme="minorHAnsi"/>
        </w:rPr>
        <w:t xml:space="preserve"> </w:t>
      </w:r>
      <w:r w:rsidR="00913C0E" w:rsidRPr="00A875ED">
        <w:rPr>
          <w:rFonts w:cstheme="minorHAnsi"/>
          <w:i/>
        </w:rPr>
        <w:t>Kappa</w:t>
      </w:r>
      <w:r w:rsidR="00DD07BF" w:rsidRPr="00A875ED">
        <w:rPr>
          <w:rFonts w:cstheme="minorHAnsi"/>
          <w:i/>
        </w:rPr>
        <w:t xml:space="preserve"> </w:t>
      </w:r>
      <w:r w:rsidR="00DD07BF" w:rsidRPr="00A875ED">
        <w:rPr>
          <w:rFonts w:cstheme="minorHAnsi"/>
        </w:rPr>
        <w:t>measure</w:t>
      </w:r>
      <w:r w:rsidRPr="00A875ED">
        <w:rPr>
          <w:rFonts w:cstheme="minorHAnsi"/>
        </w:rPr>
        <w:t xml:space="preserve"> as a function of </w:t>
      </w:r>
      <w:r w:rsidRPr="00A875ED">
        <w:rPr>
          <w:rFonts w:cstheme="minorHAnsi"/>
          <w:i/>
          <w:iCs/>
        </w:rPr>
        <w:t>K</w:t>
      </w:r>
      <w:r w:rsidRPr="00A875ED">
        <w:rPr>
          <w:rFonts w:cstheme="minorHAnsi"/>
        </w:rPr>
        <w:t xml:space="preserve"> neighbors for classifying the unsupervised UMAP features</w:t>
      </w:r>
      <w:r w:rsidR="00DD07BF" w:rsidRPr="00A875ED">
        <w:rPr>
          <w:rFonts w:cstheme="minorHAnsi"/>
        </w:rPr>
        <w:t xml:space="preserve"> with respect to disease vs control </w:t>
      </w:r>
      <w:r w:rsidR="00FA202A" w:rsidRPr="00A875ED">
        <w:rPr>
          <w:rFonts w:cstheme="minorHAnsi"/>
        </w:rPr>
        <w:t xml:space="preserve">status </w:t>
      </w:r>
      <w:r w:rsidR="00DD07BF" w:rsidRPr="00A875ED">
        <w:rPr>
          <w:rFonts w:cstheme="minorHAnsi"/>
        </w:rPr>
        <w:t xml:space="preserve">for the murine </w:t>
      </w:r>
      <w:r w:rsidR="00605B6C" w:rsidRPr="00A875ED">
        <w:rPr>
          <w:rFonts w:cstheme="minorHAnsi"/>
        </w:rPr>
        <w:t xml:space="preserve">kidney disease </w:t>
      </w:r>
      <w:r w:rsidR="00DD07BF" w:rsidRPr="00A875ED">
        <w:rPr>
          <w:rFonts w:cstheme="minorHAnsi"/>
        </w:rPr>
        <w:t>models</w:t>
      </w:r>
      <w:r w:rsidRPr="00A875ED">
        <w:rPr>
          <w:rFonts w:cstheme="minorHAnsi"/>
        </w:rPr>
        <w:t xml:space="preserve"> (</w:t>
      </w:r>
      <w:r w:rsidR="00DD07BF" w:rsidRPr="00A875ED">
        <w:rPr>
          <w:rFonts w:cstheme="minorHAnsi"/>
        </w:rPr>
        <w:t>see</w:t>
      </w:r>
      <w:r w:rsidRPr="00A875ED">
        <w:rPr>
          <w:rFonts w:cstheme="minorHAnsi"/>
        </w:rPr>
        <w:t xml:space="preserve"> </w:t>
      </w:r>
      <w:r w:rsidRPr="00A875ED">
        <w:rPr>
          <w:rFonts w:cstheme="minorHAnsi"/>
          <w:b/>
          <w:bCs/>
          <w:i/>
          <w:iCs/>
        </w:rPr>
        <w:t>Fig. 5</w:t>
      </w:r>
      <w:r w:rsidRPr="00A875ED">
        <w:rPr>
          <w:rFonts w:cstheme="minorHAnsi"/>
        </w:rPr>
        <w:t>). This analysis was done using 10</w:t>
      </w:r>
      <w:r w:rsidR="00DD07BF" w:rsidRPr="00A875ED">
        <w:rPr>
          <w:rFonts w:cstheme="minorHAnsi"/>
        </w:rPr>
        <w:t>-</w:t>
      </w:r>
      <w:r w:rsidRPr="00A875ED">
        <w:rPr>
          <w:rFonts w:cstheme="minorHAnsi"/>
        </w:rPr>
        <w:t>fold cross validation</w:t>
      </w:r>
      <w:r w:rsidR="00B759F2" w:rsidRPr="00A875ED">
        <w:rPr>
          <w:rFonts w:cstheme="minorHAnsi"/>
        </w:rPr>
        <w:t xml:space="preserve"> </w:t>
      </w:r>
      <w:r w:rsidR="00DD07BF" w:rsidRPr="00A875ED">
        <w:rPr>
          <w:rFonts w:cstheme="minorHAnsi"/>
        </w:rPr>
        <w:t>using a similar method as formalized in a previous work</w:t>
      </w:r>
      <w:r w:rsidR="0093111E" w:rsidRPr="00A875ED">
        <w:rPr>
          <w:rFonts w:cstheme="minorHAnsi"/>
        </w:rPr>
        <w:fldChar w:fldCharType="begin"/>
      </w:r>
      <w:r w:rsidR="0093111E" w:rsidRPr="00A875ED">
        <w:rPr>
          <w:rFonts w:cstheme="minorHAnsi"/>
        </w:rPr>
        <w:instrText xml:space="preserve"> ADDIN EN.CITE &lt;EndNote&gt;&lt;Cite&gt;&lt;Author&gt;McInnes&lt;/Author&gt;&lt;Year&gt;2018&lt;/Year&gt;&lt;RecNum&gt;56&lt;/RecNum&gt;&lt;DisplayText&gt;&lt;style face="superscript"&gt;2&lt;/style&gt;&lt;/DisplayText&gt;&lt;record&gt;&lt;rec-number&gt;56&lt;/rec-number&gt;&lt;foreign-keys&gt;&lt;key app="EN" db-id="fsf995tsczfar5erwstvwf0lxat2wvvxsvtf" timestamp="1613750450"&gt;56&lt;/key&gt;&lt;/foreign-keys&gt;&lt;ref-type name="Journal Article"&gt;17&lt;/ref-type&gt;&lt;contributors&gt;&lt;authors&gt;&lt;author&gt;McInnes, Leland&lt;/author&gt;&lt;author&gt;Healy, John&lt;/author&gt;&lt;author&gt;Melville, James&lt;/author&gt;&lt;/authors&gt;&lt;/contributors&gt;&lt;titles&gt;&lt;title&gt;Umap: Uniform manifold approximation and projection for dimension reduction&lt;/title&gt;&lt;secondary-title&gt;arXiv preprint arXiv:1802.03426&lt;/secondary-title&gt;&lt;/titles&gt;&lt;periodical&gt;&lt;full-title&gt;arXiv preprint arXiv:1802.03426&lt;/full-title&gt;&lt;/periodical&gt;&lt;dates&gt;&lt;year&gt;2018&lt;/year&gt;&lt;/dates&gt;&lt;urls&gt;&lt;/urls&gt;&lt;/record&gt;&lt;/Cite&gt;&lt;/EndNote&gt;</w:instrText>
      </w:r>
      <w:r w:rsidR="0093111E" w:rsidRPr="00A875ED">
        <w:rPr>
          <w:rFonts w:cstheme="minorHAnsi"/>
        </w:rPr>
        <w:fldChar w:fldCharType="separate"/>
      </w:r>
      <w:r w:rsidR="0093111E" w:rsidRPr="00A875ED">
        <w:rPr>
          <w:rFonts w:cstheme="minorHAnsi"/>
          <w:noProof/>
          <w:vertAlign w:val="superscript"/>
        </w:rPr>
        <w:t>2</w:t>
      </w:r>
      <w:r w:rsidR="0093111E" w:rsidRPr="00A875ED">
        <w:rPr>
          <w:rFonts w:cstheme="minorHAnsi"/>
        </w:rPr>
        <w:fldChar w:fldCharType="end"/>
      </w:r>
      <w:r w:rsidRPr="00A875ED">
        <w:rPr>
          <w:rFonts w:cstheme="minorHAnsi"/>
        </w:rPr>
        <w:t>.</w:t>
      </w:r>
    </w:p>
    <w:p w14:paraId="5EAEA3B8" w14:textId="24D914DF" w:rsidR="00FA202A" w:rsidRDefault="00FA202A">
      <w:pPr>
        <w:rPr>
          <w:rFonts w:eastAsiaTheme="majorEastAsia" w:cstheme="minorHAnsi"/>
          <w:b/>
          <w:sz w:val="20"/>
          <w:szCs w:val="20"/>
        </w:rPr>
      </w:pPr>
      <w:bookmarkStart w:id="0" w:name="_Toc40097455"/>
      <w:r>
        <w:rPr>
          <w:rFonts w:cstheme="minorHAnsi"/>
          <w:b/>
          <w:sz w:val="20"/>
          <w:szCs w:val="20"/>
        </w:rPr>
        <w:br w:type="page"/>
      </w:r>
    </w:p>
    <w:p w14:paraId="6C527EDE" w14:textId="77777777" w:rsidR="00725C9D" w:rsidRDefault="00725C9D" w:rsidP="00A875ED">
      <w:pPr>
        <w:rPr>
          <w:rStyle w:val="Strong"/>
          <w:rFonts w:asciiTheme="majorHAnsi" w:hAnsiTheme="majorHAnsi" w:cstheme="majorHAnsi"/>
          <w:b w:val="0"/>
          <w:sz w:val="28"/>
        </w:rPr>
      </w:pPr>
      <w:r w:rsidRPr="00310B12">
        <w:rPr>
          <w:rStyle w:val="Strong"/>
          <w:rFonts w:asciiTheme="majorHAnsi" w:hAnsiTheme="majorHAnsi" w:cstheme="majorHAnsi"/>
          <w:b w:val="0"/>
          <w:sz w:val="28"/>
        </w:rPr>
        <w:lastRenderedPageBreak/>
        <w:t>TABLE OF ABBREVIATIONS</w:t>
      </w:r>
    </w:p>
    <w:p w14:paraId="33DA04A2" w14:textId="117B4949" w:rsidR="00725C9D" w:rsidRPr="00570A71" w:rsidRDefault="00725C9D" w:rsidP="00A875ED">
      <w:pPr>
        <w:rPr>
          <w:rStyle w:val="Strong"/>
          <w:rFonts w:asciiTheme="majorHAnsi" w:hAnsiTheme="majorHAnsi" w:cstheme="majorHAnsi"/>
          <w:bCs w:val="0"/>
          <w:sz w:val="28"/>
        </w:rPr>
      </w:pPr>
      <w:r w:rsidRPr="00570A71">
        <w:rPr>
          <w:rFonts w:asciiTheme="majorHAnsi" w:hAnsiTheme="majorHAnsi" w:cstheme="majorHAnsi"/>
          <w:b/>
          <w:i/>
          <w:sz w:val="24"/>
          <w:szCs w:val="18"/>
        </w:rPr>
        <w:t xml:space="preserve">Supplementary Table 1 </w:t>
      </w:r>
      <w:r w:rsidRPr="00570A71">
        <w:rPr>
          <w:rFonts w:asciiTheme="majorHAnsi" w:hAnsiTheme="majorHAnsi" w:cstheme="majorHAnsi"/>
          <w:b/>
          <w:sz w:val="24"/>
          <w:szCs w:val="18"/>
        </w:rPr>
        <w:t>|</w:t>
      </w:r>
      <w:r w:rsidRPr="00570A71">
        <w:rPr>
          <w:rFonts w:asciiTheme="majorHAnsi" w:hAnsiTheme="majorHAnsi" w:cstheme="majorHAnsi"/>
          <w:sz w:val="24"/>
        </w:rPr>
        <w:t xml:space="preserve"> Features measured on each glomerulu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35"/>
        <w:gridCol w:w="5040"/>
      </w:tblGrid>
      <w:tr w:rsidR="005761D7" w14:paraId="49D9C107" w14:textId="77777777" w:rsidTr="00570A71">
        <w:tc>
          <w:tcPr>
            <w:tcW w:w="1435" w:type="dxa"/>
          </w:tcPr>
          <w:p w14:paraId="4DF0899A" w14:textId="7891649C" w:rsidR="005761D7" w:rsidRPr="00570A71" w:rsidRDefault="005761D7" w:rsidP="005761D7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Fonts w:asciiTheme="majorHAnsi" w:hAnsiTheme="majorHAnsi" w:cstheme="majorHAnsi"/>
                <w:b/>
                <w:iCs/>
              </w:rPr>
              <w:t>AUC</w:t>
            </w:r>
          </w:p>
        </w:tc>
        <w:tc>
          <w:tcPr>
            <w:tcW w:w="5040" w:type="dxa"/>
          </w:tcPr>
          <w:p w14:paraId="1FDBAF1D" w14:textId="192DB31A" w:rsidR="005761D7" w:rsidRPr="00570A71" w:rsidRDefault="005761D7" w:rsidP="005761D7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Style w:val="Strong"/>
                <w:rFonts w:asciiTheme="majorHAnsi" w:hAnsiTheme="majorHAnsi" w:cstheme="majorHAnsi"/>
                <w:bCs w:val="0"/>
              </w:rPr>
              <w:t>Area under the curve</w:t>
            </w:r>
          </w:p>
        </w:tc>
      </w:tr>
      <w:tr w:rsidR="00852D79" w14:paraId="4432D8DE" w14:textId="77777777" w:rsidTr="00570A71">
        <w:tc>
          <w:tcPr>
            <w:tcW w:w="1435" w:type="dxa"/>
          </w:tcPr>
          <w:p w14:paraId="00A47CF5" w14:textId="0656620E" w:rsidR="00852D79" w:rsidRDefault="00852D79" w:rsidP="00852D79">
            <w:pPr>
              <w:jc w:val="right"/>
              <w:rPr>
                <w:rFonts w:asciiTheme="majorHAnsi" w:hAnsiTheme="majorHAnsi" w:cstheme="majorHAnsi"/>
                <w:b/>
                <w:iCs/>
              </w:rPr>
            </w:pPr>
            <w:r>
              <w:rPr>
                <w:rFonts w:asciiTheme="majorHAnsi" w:hAnsiTheme="majorHAnsi" w:cstheme="majorHAnsi"/>
                <w:b/>
                <w:iCs/>
              </w:rPr>
              <w:t>C</w:t>
            </w:r>
            <w:r>
              <w:rPr>
                <w:iCs/>
              </w:rPr>
              <w:t>KD</w:t>
            </w:r>
          </w:p>
        </w:tc>
        <w:tc>
          <w:tcPr>
            <w:tcW w:w="5040" w:type="dxa"/>
          </w:tcPr>
          <w:p w14:paraId="415A671F" w14:textId="3AFC5DF2" w:rsidR="00852D79" w:rsidRDefault="00852D79" w:rsidP="00852D79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Style w:val="Strong"/>
                <w:rFonts w:asciiTheme="majorHAnsi" w:hAnsiTheme="majorHAnsi" w:cstheme="majorHAnsi"/>
                <w:bCs w:val="0"/>
              </w:rPr>
              <w:t>Chronic kidney disease</w:t>
            </w:r>
          </w:p>
        </w:tc>
      </w:tr>
      <w:tr w:rsidR="00852D79" w14:paraId="532399D0" w14:textId="77777777" w:rsidTr="00570A71">
        <w:tc>
          <w:tcPr>
            <w:tcW w:w="1435" w:type="dxa"/>
          </w:tcPr>
          <w:p w14:paraId="1A46627C" w14:textId="38D31643" w:rsidR="00852D79" w:rsidRDefault="00852D79" w:rsidP="00852D79">
            <w:pPr>
              <w:jc w:val="right"/>
              <w:rPr>
                <w:rFonts w:asciiTheme="majorHAnsi" w:hAnsiTheme="majorHAnsi" w:cstheme="majorHAnsi"/>
                <w:b/>
                <w:iCs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CNN</w:t>
            </w:r>
          </w:p>
        </w:tc>
        <w:tc>
          <w:tcPr>
            <w:tcW w:w="5040" w:type="dxa"/>
          </w:tcPr>
          <w:p w14:paraId="193CF8DB" w14:textId="1509E8ED" w:rsidR="00852D79" w:rsidRDefault="00852D79" w:rsidP="00852D79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Convolutional neural network</w:t>
            </w:r>
          </w:p>
        </w:tc>
      </w:tr>
      <w:tr w:rsidR="00852D79" w14:paraId="1C16D66B" w14:textId="77777777" w:rsidTr="00570A71">
        <w:tc>
          <w:tcPr>
            <w:tcW w:w="1435" w:type="dxa"/>
          </w:tcPr>
          <w:p w14:paraId="7306A5DC" w14:textId="78634EFC" w:rsidR="00852D79" w:rsidRDefault="00852D79" w:rsidP="00852D79">
            <w:pPr>
              <w:jc w:val="right"/>
              <w:rPr>
                <w:rFonts w:asciiTheme="majorHAnsi" w:hAnsiTheme="majorHAnsi" w:cstheme="majorHAnsi"/>
                <w:b/>
                <w:iCs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DSA</w:t>
            </w:r>
          </w:p>
        </w:tc>
        <w:tc>
          <w:tcPr>
            <w:tcW w:w="5040" w:type="dxa"/>
          </w:tcPr>
          <w:p w14:paraId="6115CAED" w14:textId="14DA187A" w:rsidR="00852D79" w:rsidRPr="00570A71" w:rsidRDefault="00852D79" w:rsidP="00852D79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Digital slide archive</w:t>
            </w:r>
          </w:p>
        </w:tc>
      </w:tr>
      <w:tr w:rsidR="00852D79" w14:paraId="2AAC9EDB" w14:textId="77777777" w:rsidTr="00570A71">
        <w:tc>
          <w:tcPr>
            <w:tcW w:w="1435" w:type="dxa"/>
          </w:tcPr>
          <w:p w14:paraId="2F6A9FA7" w14:textId="1DC6DC3D" w:rsidR="00852D79" w:rsidRPr="00570A71" w:rsidRDefault="00852D79" w:rsidP="00852D79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Fonts w:asciiTheme="majorHAnsi" w:hAnsiTheme="majorHAnsi" w:cstheme="majorHAnsi"/>
                <w:b/>
                <w:iCs/>
              </w:rPr>
              <w:t>e</w:t>
            </w:r>
            <w:r>
              <w:rPr>
                <w:iCs/>
              </w:rPr>
              <w:t>GFR</w:t>
            </w:r>
          </w:p>
        </w:tc>
        <w:tc>
          <w:tcPr>
            <w:tcW w:w="5040" w:type="dxa"/>
          </w:tcPr>
          <w:p w14:paraId="287BA66E" w14:textId="514706E0" w:rsidR="00852D79" w:rsidRPr="00570A71" w:rsidRDefault="00852D79" w:rsidP="00852D79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Style w:val="Strong"/>
                <w:rFonts w:asciiTheme="majorHAnsi" w:hAnsiTheme="majorHAnsi" w:cstheme="majorHAnsi"/>
                <w:bCs w:val="0"/>
              </w:rPr>
              <w:t>Estimated glomerular filtration rate</w:t>
            </w:r>
          </w:p>
        </w:tc>
      </w:tr>
      <w:tr w:rsidR="00852D79" w14:paraId="7F5EEA8F" w14:textId="77777777" w:rsidTr="00570A71">
        <w:tc>
          <w:tcPr>
            <w:tcW w:w="1435" w:type="dxa"/>
          </w:tcPr>
          <w:p w14:paraId="1C88458E" w14:textId="5786EE63" w:rsidR="00852D79" w:rsidRDefault="00852D79" w:rsidP="00852D79">
            <w:pPr>
              <w:jc w:val="right"/>
              <w:rPr>
                <w:rFonts w:asciiTheme="majorHAnsi" w:hAnsiTheme="majorHAnsi" w:cstheme="majorHAnsi"/>
                <w:b/>
                <w:iCs/>
              </w:rPr>
            </w:pPr>
            <w:r>
              <w:rPr>
                <w:rFonts w:asciiTheme="majorHAnsi" w:hAnsiTheme="majorHAnsi" w:cstheme="majorHAnsi"/>
                <w:b/>
                <w:iCs/>
              </w:rPr>
              <w:t>FSGS</w:t>
            </w:r>
          </w:p>
        </w:tc>
        <w:tc>
          <w:tcPr>
            <w:tcW w:w="5040" w:type="dxa"/>
          </w:tcPr>
          <w:p w14:paraId="32E1113C" w14:textId="3582E46A" w:rsidR="00852D79" w:rsidRDefault="00852D79" w:rsidP="00852D79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Style w:val="Strong"/>
                <w:rFonts w:asciiTheme="majorHAnsi" w:hAnsiTheme="majorHAnsi" w:cstheme="majorHAnsi"/>
                <w:bCs w:val="0"/>
              </w:rPr>
              <w:t>Focal segmental glomerulosclerosis</w:t>
            </w:r>
          </w:p>
        </w:tc>
      </w:tr>
      <w:tr w:rsidR="006171B0" w14:paraId="752B9C30" w14:textId="77777777" w:rsidTr="00570A71">
        <w:tc>
          <w:tcPr>
            <w:tcW w:w="1435" w:type="dxa"/>
          </w:tcPr>
          <w:p w14:paraId="3645E8D6" w14:textId="494F6FD2" w:rsidR="006171B0" w:rsidRDefault="006171B0" w:rsidP="006171B0">
            <w:pPr>
              <w:jc w:val="right"/>
              <w:rPr>
                <w:rFonts w:asciiTheme="majorHAnsi" w:hAnsiTheme="majorHAnsi" w:cstheme="majorHAnsi"/>
                <w:b/>
                <w:iCs/>
              </w:rPr>
            </w:pPr>
            <w:r>
              <w:rPr>
                <w:rFonts w:asciiTheme="majorHAnsi" w:hAnsiTheme="majorHAnsi" w:cstheme="majorHAnsi"/>
                <w:b/>
                <w:iCs/>
              </w:rPr>
              <w:t>GPU</w:t>
            </w:r>
          </w:p>
        </w:tc>
        <w:tc>
          <w:tcPr>
            <w:tcW w:w="5040" w:type="dxa"/>
          </w:tcPr>
          <w:p w14:paraId="33022AAA" w14:textId="1FF803CC" w:rsidR="006171B0" w:rsidRDefault="006171B0" w:rsidP="006171B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Style w:val="Strong"/>
                <w:rFonts w:asciiTheme="majorHAnsi" w:hAnsiTheme="majorHAnsi" w:cstheme="majorHAnsi"/>
                <w:bCs w:val="0"/>
              </w:rPr>
              <w:t>G</w:t>
            </w:r>
            <w:r>
              <w:rPr>
                <w:rStyle w:val="Strong"/>
              </w:rPr>
              <w:t>raphic</w:t>
            </w:r>
            <w:r w:rsidR="00D11A93">
              <w:rPr>
                <w:rStyle w:val="Strong"/>
              </w:rPr>
              <w:t>s</w:t>
            </w:r>
            <w:r>
              <w:rPr>
                <w:rStyle w:val="Strong"/>
              </w:rPr>
              <w:t xml:space="preserve"> processing unit</w:t>
            </w:r>
          </w:p>
        </w:tc>
      </w:tr>
      <w:tr w:rsidR="006171B0" w14:paraId="6255C1FD" w14:textId="77777777" w:rsidTr="00570A71">
        <w:tc>
          <w:tcPr>
            <w:tcW w:w="1435" w:type="dxa"/>
          </w:tcPr>
          <w:p w14:paraId="2A40A250" w14:textId="1A9234F5" w:rsidR="006171B0" w:rsidRDefault="006171B0" w:rsidP="006171B0">
            <w:pPr>
              <w:jc w:val="right"/>
              <w:rPr>
                <w:rFonts w:asciiTheme="majorHAnsi" w:hAnsiTheme="majorHAnsi" w:cstheme="majorHAnsi"/>
                <w:b/>
                <w:iCs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GTEx</w:t>
            </w:r>
          </w:p>
        </w:tc>
        <w:tc>
          <w:tcPr>
            <w:tcW w:w="5040" w:type="dxa"/>
          </w:tcPr>
          <w:p w14:paraId="0C9F9CF9" w14:textId="76065DFD" w:rsidR="006171B0" w:rsidRDefault="006171B0" w:rsidP="006171B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Genotype-tissue expression</w:t>
            </w:r>
          </w:p>
        </w:tc>
      </w:tr>
      <w:tr w:rsidR="006171B0" w14:paraId="093FCE10" w14:textId="77777777" w:rsidTr="00570A71">
        <w:tc>
          <w:tcPr>
            <w:tcW w:w="1435" w:type="dxa"/>
          </w:tcPr>
          <w:p w14:paraId="6C3AAACB" w14:textId="03B906E0" w:rsidR="006171B0" w:rsidRPr="00570A71" w:rsidRDefault="006171B0" w:rsidP="006171B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Style w:val="Strong"/>
                <w:rFonts w:asciiTheme="majorHAnsi" w:hAnsiTheme="majorHAnsi" w:cstheme="majorHAnsi"/>
              </w:rPr>
              <w:t>H-AI-L</w:t>
            </w:r>
          </w:p>
        </w:tc>
        <w:tc>
          <w:tcPr>
            <w:tcW w:w="5040" w:type="dxa"/>
          </w:tcPr>
          <w:p w14:paraId="21B71F7D" w14:textId="6C4961B1" w:rsidR="006171B0" w:rsidRPr="00570A71" w:rsidRDefault="006171B0" w:rsidP="006171B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Human – Artificial Intelligence – Loop</w:t>
            </w:r>
          </w:p>
        </w:tc>
      </w:tr>
      <w:tr w:rsidR="006171B0" w14:paraId="67A54380" w14:textId="77777777" w:rsidTr="00570A71">
        <w:tc>
          <w:tcPr>
            <w:tcW w:w="1435" w:type="dxa"/>
          </w:tcPr>
          <w:p w14:paraId="07322367" w14:textId="75223390" w:rsidR="006171B0" w:rsidRPr="00570A71" w:rsidRDefault="006171B0" w:rsidP="006171B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H&amp;E</w:t>
            </w:r>
          </w:p>
        </w:tc>
        <w:tc>
          <w:tcPr>
            <w:tcW w:w="5040" w:type="dxa"/>
          </w:tcPr>
          <w:p w14:paraId="2984D327" w14:textId="3C211525" w:rsidR="006171B0" w:rsidRPr="00570A71" w:rsidRDefault="006171B0" w:rsidP="006171B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Hematoxylin and eosin (stain)</w:t>
            </w:r>
          </w:p>
        </w:tc>
      </w:tr>
      <w:tr w:rsidR="006171B0" w14:paraId="3509BD57" w14:textId="77777777" w:rsidTr="00570A71">
        <w:tc>
          <w:tcPr>
            <w:tcW w:w="1435" w:type="dxa"/>
          </w:tcPr>
          <w:p w14:paraId="1C3C48C8" w14:textId="5C3513C4" w:rsidR="006171B0" w:rsidRPr="00570A71" w:rsidRDefault="006171B0" w:rsidP="006171B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HIVAN</w:t>
            </w:r>
          </w:p>
        </w:tc>
        <w:tc>
          <w:tcPr>
            <w:tcW w:w="5040" w:type="dxa"/>
          </w:tcPr>
          <w:p w14:paraId="4FC0DDCC" w14:textId="7B44328C" w:rsidR="006171B0" w:rsidRPr="00570A71" w:rsidRDefault="006171B0" w:rsidP="006171B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HIV-associated nephropathy</w:t>
            </w:r>
          </w:p>
        </w:tc>
      </w:tr>
      <w:tr w:rsidR="006171B0" w14:paraId="6786FFDA" w14:textId="77777777" w:rsidTr="00570A71">
        <w:tc>
          <w:tcPr>
            <w:tcW w:w="1435" w:type="dxa"/>
          </w:tcPr>
          <w:p w14:paraId="6000A974" w14:textId="6BAECE0F" w:rsidR="006171B0" w:rsidRPr="00570A71" w:rsidRDefault="006171B0" w:rsidP="006171B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IF</w:t>
            </w:r>
            <w:r w:rsidRPr="00570A71">
              <w:rPr>
                <w:rStyle w:val="Strong"/>
                <w:rFonts w:asciiTheme="majorHAnsi" w:hAnsiTheme="majorHAnsi" w:cstheme="majorHAnsi"/>
              </w:rPr>
              <w:t>TA</w:t>
            </w:r>
          </w:p>
        </w:tc>
        <w:tc>
          <w:tcPr>
            <w:tcW w:w="5040" w:type="dxa"/>
          </w:tcPr>
          <w:p w14:paraId="1471A9AD" w14:textId="2C23F9B4" w:rsidR="006171B0" w:rsidRPr="00570A71" w:rsidRDefault="006171B0" w:rsidP="006171B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Interstitial fibrosis and tubular atrophy</w:t>
            </w:r>
          </w:p>
        </w:tc>
      </w:tr>
      <w:tr w:rsidR="006171B0" w14:paraId="6C8B72E6" w14:textId="77777777" w:rsidTr="00570A71">
        <w:tc>
          <w:tcPr>
            <w:tcW w:w="1435" w:type="dxa"/>
          </w:tcPr>
          <w:p w14:paraId="3328AC30" w14:textId="6548F996" w:rsidR="006171B0" w:rsidRPr="00570A71" w:rsidRDefault="006171B0" w:rsidP="006171B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Style w:val="Strong"/>
                <w:rFonts w:asciiTheme="majorHAnsi" w:hAnsiTheme="majorHAnsi" w:cstheme="majorHAnsi"/>
              </w:rPr>
              <w:t>IoU</w:t>
            </w:r>
          </w:p>
        </w:tc>
        <w:tc>
          <w:tcPr>
            <w:tcW w:w="5040" w:type="dxa"/>
          </w:tcPr>
          <w:p w14:paraId="3A626A0E" w14:textId="3B9BE43B" w:rsidR="006171B0" w:rsidRPr="00570A71" w:rsidRDefault="006171B0" w:rsidP="006171B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Intersection over Union (Jaccard index)</w:t>
            </w:r>
          </w:p>
        </w:tc>
      </w:tr>
      <w:tr w:rsidR="006171B0" w:rsidRPr="00570A71" w14:paraId="3B805AE4" w14:textId="77777777" w:rsidTr="00570A71">
        <w:tc>
          <w:tcPr>
            <w:tcW w:w="1435" w:type="dxa"/>
          </w:tcPr>
          <w:p w14:paraId="7EECC24B" w14:textId="77777777" w:rsidR="006171B0" w:rsidRPr="00570A71" w:rsidRDefault="006171B0" w:rsidP="006171B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J</w:t>
            </w:r>
            <w:r w:rsidRPr="00570A71">
              <w:rPr>
                <w:rStyle w:val="Strong"/>
                <w:rFonts w:asciiTheme="majorHAnsi" w:hAnsiTheme="majorHAnsi" w:cstheme="majorHAnsi"/>
              </w:rPr>
              <w:t>SON</w:t>
            </w:r>
          </w:p>
        </w:tc>
        <w:tc>
          <w:tcPr>
            <w:tcW w:w="5040" w:type="dxa"/>
          </w:tcPr>
          <w:p w14:paraId="5BE6ACCF" w14:textId="77777777" w:rsidR="006171B0" w:rsidRPr="00570A71" w:rsidRDefault="006171B0" w:rsidP="006171B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JavaScript object notation</w:t>
            </w:r>
          </w:p>
        </w:tc>
      </w:tr>
      <w:tr w:rsidR="006171B0" w:rsidRPr="00570A71" w14:paraId="2969AE62" w14:textId="77777777" w:rsidTr="00570A71">
        <w:tc>
          <w:tcPr>
            <w:tcW w:w="1435" w:type="dxa"/>
          </w:tcPr>
          <w:p w14:paraId="0040B3D7" w14:textId="3219916B" w:rsidR="006171B0" w:rsidRPr="00570A71" w:rsidRDefault="006171B0" w:rsidP="006171B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Fonts w:asciiTheme="majorHAnsi" w:hAnsiTheme="majorHAnsi" w:cstheme="majorHAnsi"/>
                <w:b/>
                <w:iCs/>
              </w:rPr>
              <w:t>K</w:t>
            </w:r>
            <w:r>
              <w:rPr>
                <w:iCs/>
              </w:rPr>
              <w:t>D</w:t>
            </w:r>
          </w:p>
        </w:tc>
        <w:tc>
          <w:tcPr>
            <w:tcW w:w="5040" w:type="dxa"/>
          </w:tcPr>
          <w:p w14:paraId="4D3FF368" w14:textId="19EC8AB1" w:rsidR="006171B0" w:rsidRPr="00570A71" w:rsidRDefault="006171B0" w:rsidP="006171B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Style w:val="Strong"/>
                <w:rFonts w:asciiTheme="majorHAnsi" w:hAnsiTheme="majorHAnsi" w:cstheme="majorHAnsi"/>
                <w:bCs w:val="0"/>
              </w:rPr>
              <w:t xml:space="preserve">Knockdown </w:t>
            </w:r>
          </w:p>
        </w:tc>
      </w:tr>
      <w:tr w:rsidR="006171B0" w14:paraId="55C887B0" w14:textId="77777777" w:rsidTr="00570A71">
        <w:tc>
          <w:tcPr>
            <w:tcW w:w="1435" w:type="dxa"/>
          </w:tcPr>
          <w:p w14:paraId="15B72933" w14:textId="1FD3BDB7" w:rsidR="006171B0" w:rsidRDefault="006171B0" w:rsidP="006171B0">
            <w:pPr>
              <w:jc w:val="right"/>
              <w:rPr>
                <w:rStyle w:val="Strong"/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  <w:b/>
                <w:iCs/>
              </w:rPr>
              <w:t>KPMP</w:t>
            </w:r>
          </w:p>
        </w:tc>
        <w:tc>
          <w:tcPr>
            <w:tcW w:w="5040" w:type="dxa"/>
          </w:tcPr>
          <w:p w14:paraId="2EB44BB1" w14:textId="7AB7ACB4" w:rsidR="006171B0" w:rsidRPr="00570A71" w:rsidRDefault="006171B0" w:rsidP="006171B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Style w:val="Strong"/>
                <w:rFonts w:asciiTheme="majorHAnsi" w:hAnsiTheme="majorHAnsi" w:cstheme="majorHAnsi"/>
                <w:bCs w:val="0"/>
              </w:rPr>
              <w:t>Kidney precision medicine project</w:t>
            </w:r>
          </w:p>
        </w:tc>
      </w:tr>
      <w:tr w:rsidR="006171B0" w14:paraId="16F39758" w14:textId="77777777" w:rsidTr="00570A71">
        <w:tc>
          <w:tcPr>
            <w:tcW w:w="1435" w:type="dxa"/>
          </w:tcPr>
          <w:p w14:paraId="5E83E8E1" w14:textId="4BB332A8" w:rsidR="006171B0" w:rsidRDefault="006171B0" w:rsidP="006171B0">
            <w:pPr>
              <w:jc w:val="right"/>
              <w:rPr>
                <w:rFonts w:asciiTheme="majorHAnsi" w:hAnsiTheme="majorHAnsi" w:cstheme="majorHAnsi"/>
                <w:b/>
                <w:iCs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MCC</w:t>
            </w:r>
          </w:p>
        </w:tc>
        <w:tc>
          <w:tcPr>
            <w:tcW w:w="5040" w:type="dxa"/>
          </w:tcPr>
          <w:p w14:paraId="0589EA71" w14:textId="34AB2D5A" w:rsidR="006171B0" w:rsidRDefault="006171B0" w:rsidP="006171B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Matthews correlation coefficient</w:t>
            </w:r>
          </w:p>
        </w:tc>
      </w:tr>
      <w:tr w:rsidR="006171B0" w14:paraId="4B51B4C6" w14:textId="77777777" w:rsidTr="00570A71">
        <w:tc>
          <w:tcPr>
            <w:tcW w:w="1435" w:type="dxa"/>
          </w:tcPr>
          <w:p w14:paraId="41F5EEB3" w14:textId="1AAAF6FA" w:rsidR="006171B0" w:rsidRPr="00570A71" w:rsidRDefault="006171B0" w:rsidP="006171B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P</w:t>
            </w:r>
            <w:r w:rsidRPr="00570A71">
              <w:rPr>
                <w:rStyle w:val="Strong"/>
                <w:rFonts w:asciiTheme="majorHAnsi" w:hAnsiTheme="majorHAnsi" w:cstheme="majorHAnsi"/>
              </w:rPr>
              <w:t>AS</w:t>
            </w:r>
          </w:p>
        </w:tc>
        <w:tc>
          <w:tcPr>
            <w:tcW w:w="5040" w:type="dxa"/>
          </w:tcPr>
          <w:p w14:paraId="12D332D4" w14:textId="2BD193E9" w:rsidR="006171B0" w:rsidRPr="00570A71" w:rsidRDefault="006171B0" w:rsidP="006171B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Periodic acid–Schiff (stain)</w:t>
            </w:r>
          </w:p>
        </w:tc>
      </w:tr>
      <w:tr w:rsidR="006171B0" w14:paraId="43B86829" w14:textId="77777777" w:rsidTr="00570A71">
        <w:tc>
          <w:tcPr>
            <w:tcW w:w="1435" w:type="dxa"/>
          </w:tcPr>
          <w:p w14:paraId="675137D6" w14:textId="0D1A984D" w:rsidR="006171B0" w:rsidRPr="00570A71" w:rsidRDefault="006171B0" w:rsidP="006171B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P</w:t>
            </w:r>
            <w:r w:rsidRPr="00570A71">
              <w:rPr>
                <w:rStyle w:val="Strong"/>
                <w:rFonts w:asciiTheme="majorHAnsi" w:hAnsiTheme="majorHAnsi" w:cstheme="majorHAnsi"/>
              </w:rPr>
              <w:t>NG</w:t>
            </w:r>
          </w:p>
        </w:tc>
        <w:tc>
          <w:tcPr>
            <w:tcW w:w="5040" w:type="dxa"/>
          </w:tcPr>
          <w:p w14:paraId="31D7ED53" w14:textId="50516C02" w:rsidR="006171B0" w:rsidRPr="00570A71" w:rsidRDefault="006171B0" w:rsidP="006171B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Portable network graphics</w:t>
            </w:r>
          </w:p>
        </w:tc>
      </w:tr>
      <w:tr w:rsidR="003D5140" w14:paraId="634DB543" w14:textId="77777777" w:rsidTr="00570A71">
        <w:tc>
          <w:tcPr>
            <w:tcW w:w="1435" w:type="dxa"/>
          </w:tcPr>
          <w:p w14:paraId="261B07C7" w14:textId="2D48E853" w:rsidR="003D5140" w:rsidRPr="00570A71" w:rsidRDefault="003D5140" w:rsidP="003D514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Fonts w:asciiTheme="majorHAnsi" w:hAnsiTheme="majorHAnsi" w:cstheme="majorHAnsi"/>
                <w:b/>
                <w:iCs/>
              </w:rPr>
              <w:t>RAM</w:t>
            </w:r>
          </w:p>
        </w:tc>
        <w:tc>
          <w:tcPr>
            <w:tcW w:w="5040" w:type="dxa"/>
          </w:tcPr>
          <w:p w14:paraId="76061B2E" w14:textId="61057FC8" w:rsidR="003D5140" w:rsidRPr="00570A71" w:rsidRDefault="003D5140" w:rsidP="003D514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Style w:val="Strong"/>
                <w:rFonts w:asciiTheme="majorHAnsi" w:hAnsiTheme="majorHAnsi" w:cstheme="majorHAnsi"/>
                <w:bCs w:val="0"/>
              </w:rPr>
              <w:t>R</w:t>
            </w:r>
            <w:r>
              <w:rPr>
                <w:rStyle w:val="Strong"/>
              </w:rPr>
              <w:t>andom access memory</w:t>
            </w:r>
          </w:p>
        </w:tc>
      </w:tr>
      <w:tr w:rsidR="003D5140" w14:paraId="6AC6468C" w14:textId="77777777" w:rsidTr="00570A71">
        <w:tc>
          <w:tcPr>
            <w:tcW w:w="1435" w:type="dxa"/>
          </w:tcPr>
          <w:p w14:paraId="628CB90C" w14:textId="2F4024FB" w:rsidR="003D5140" w:rsidRPr="00570A71" w:rsidRDefault="003D5140" w:rsidP="003D514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Fonts w:asciiTheme="majorHAnsi" w:hAnsiTheme="majorHAnsi" w:cstheme="majorHAnsi"/>
                <w:b/>
                <w:iCs/>
              </w:rPr>
              <w:t>ROC</w:t>
            </w:r>
          </w:p>
        </w:tc>
        <w:tc>
          <w:tcPr>
            <w:tcW w:w="5040" w:type="dxa"/>
          </w:tcPr>
          <w:p w14:paraId="4BA3ECF5" w14:textId="69F4448F" w:rsidR="003D5140" w:rsidRPr="00570A71" w:rsidRDefault="003D5140" w:rsidP="003D514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Style w:val="Strong"/>
                <w:rFonts w:asciiTheme="majorHAnsi" w:hAnsiTheme="majorHAnsi" w:cstheme="majorHAnsi"/>
                <w:bCs w:val="0"/>
              </w:rPr>
              <w:t>Receiver operating characteristic</w:t>
            </w:r>
          </w:p>
        </w:tc>
      </w:tr>
      <w:tr w:rsidR="003D5140" w14:paraId="4A00BC69" w14:textId="77777777" w:rsidTr="00570A71">
        <w:tc>
          <w:tcPr>
            <w:tcW w:w="1435" w:type="dxa"/>
          </w:tcPr>
          <w:p w14:paraId="0465A7EF" w14:textId="58C459F1" w:rsidR="003D5140" w:rsidRPr="00570A71" w:rsidRDefault="003D5140" w:rsidP="003D514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STZ</w:t>
            </w:r>
          </w:p>
        </w:tc>
        <w:tc>
          <w:tcPr>
            <w:tcW w:w="5040" w:type="dxa"/>
          </w:tcPr>
          <w:p w14:paraId="4AE839DD" w14:textId="7FBB6B08" w:rsidR="003D5140" w:rsidRPr="00570A71" w:rsidRDefault="003D5140" w:rsidP="003D514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Streptozotocin</w:t>
            </w:r>
          </w:p>
        </w:tc>
      </w:tr>
      <w:tr w:rsidR="003D5140" w14:paraId="0E46B9F0" w14:textId="77777777" w:rsidTr="00570A71">
        <w:tc>
          <w:tcPr>
            <w:tcW w:w="1435" w:type="dxa"/>
          </w:tcPr>
          <w:p w14:paraId="34BF07F7" w14:textId="75E35F6D" w:rsidR="003D5140" w:rsidRPr="00570A71" w:rsidRDefault="003D5140" w:rsidP="003D514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Fonts w:asciiTheme="majorHAnsi" w:hAnsiTheme="majorHAnsi" w:cstheme="majorHAnsi"/>
                <w:b/>
                <w:iCs/>
              </w:rPr>
              <w:t>T2DN</w:t>
            </w:r>
          </w:p>
        </w:tc>
        <w:tc>
          <w:tcPr>
            <w:tcW w:w="5040" w:type="dxa"/>
          </w:tcPr>
          <w:p w14:paraId="1FA16905" w14:textId="4F18EBD0" w:rsidR="003D5140" w:rsidRPr="00570A71" w:rsidRDefault="003D5140" w:rsidP="003D514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Style w:val="Strong"/>
                <w:rFonts w:asciiTheme="majorHAnsi" w:hAnsiTheme="majorHAnsi" w:cstheme="majorHAnsi"/>
                <w:bCs w:val="0"/>
              </w:rPr>
              <w:t>Type 2 diabetic nephropathy</w:t>
            </w:r>
          </w:p>
        </w:tc>
      </w:tr>
      <w:tr w:rsidR="003D5140" w14:paraId="34CD5579" w14:textId="77777777" w:rsidTr="00570A71">
        <w:tc>
          <w:tcPr>
            <w:tcW w:w="1435" w:type="dxa"/>
          </w:tcPr>
          <w:p w14:paraId="6B9C71F7" w14:textId="088A7368" w:rsidR="003D5140" w:rsidRPr="00570A71" w:rsidRDefault="003D5140" w:rsidP="003D514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proofErr w:type="spellStart"/>
            <w:r w:rsidRPr="00570A71">
              <w:rPr>
                <w:rFonts w:asciiTheme="majorHAnsi" w:hAnsiTheme="majorHAnsi" w:cstheme="majorHAnsi"/>
                <w:b/>
                <w:iCs/>
              </w:rPr>
              <w:t>uACR</w:t>
            </w:r>
            <w:proofErr w:type="spellEnd"/>
          </w:p>
        </w:tc>
        <w:tc>
          <w:tcPr>
            <w:tcW w:w="5040" w:type="dxa"/>
          </w:tcPr>
          <w:p w14:paraId="6BCD0F35" w14:textId="427A0BC3" w:rsidR="003D5140" w:rsidRPr="00570A71" w:rsidRDefault="003D5140" w:rsidP="003D514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Albumin to creatinine ratio</w:t>
            </w:r>
          </w:p>
        </w:tc>
      </w:tr>
      <w:tr w:rsidR="003D5140" w14:paraId="784A1745" w14:textId="77777777" w:rsidTr="00570A71">
        <w:tc>
          <w:tcPr>
            <w:tcW w:w="1435" w:type="dxa"/>
          </w:tcPr>
          <w:p w14:paraId="0BC6C6AF" w14:textId="5C41C816" w:rsidR="003D5140" w:rsidRPr="00570A71" w:rsidRDefault="003D5140" w:rsidP="003D514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UM</w:t>
            </w:r>
            <w:r w:rsidRPr="00570A71">
              <w:rPr>
                <w:rStyle w:val="Strong"/>
                <w:rFonts w:asciiTheme="majorHAnsi" w:hAnsiTheme="majorHAnsi" w:cstheme="majorHAnsi"/>
              </w:rPr>
              <w:t>AP</w:t>
            </w:r>
          </w:p>
        </w:tc>
        <w:tc>
          <w:tcPr>
            <w:tcW w:w="5040" w:type="dxa"/>
          </w:tcPr>
          <w:p w14:paraId="63C0D8CD" w14:textId="62A5D339" w:rsidR="003D5140" w:rsidRPr="00570A71" w:rsidRDefault="003D5140" w:rsidP="003D514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Uniform manifold approximation and projection</w:t>
            </w:r>
          </w:p>
        </w:tc>
      </w:tr>
      <w:tr w:rsidR="003D5140" w14:paraId="61965790" w14:textId="77777777" w:rsidTr="00570A71">
        <w:tc>
          <w:tcPr>
            <w:tcW w:w="1435" w:type="dxa"/>
          </w:tcPr>
          <w:p w14:paraId="31D17970" w14:textId="4070CB48" w:rsidR="003D5140" w:rsidRPr="00570A71" w:rsidRDefault="003D5140" w:rsidP="003D514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 w:rsidRPr="002A3AD9">
              <w:rPr>
                <w:b/>
                <w:iCs/>
              </w:rPr>
              <w:t xml:space="preserve"> </w:t>
            </w:r>
            <w:proofErr w:type="spellStart"/>
            <w:r w:rsidRPr="00570A71">
              <w:rPr>
                <w:rFonts w:asciiTheme="majorHAnsi" w:hAnsiTheme="majorHAnsi" w:cstheme="majorHAnsi"/>
                <w:b/>
                <w:iCs/>
              </w:rPr>
              <w:t>uPCR</w:t>
            </w:r>
            <w:proofErr w:type="spellEnd"/>
          </w:p>
        </w:tc>
        <w:tc>
          <w:tcPr>
            <w:tcW w:w="5040" w:type="dxa"/>
          </w:tcPr>
          <w:p w14:paraId="4C2C7BCD" w14:textId="423356EF" w:rsidR="003D5140" w:rsidRPr="00570A71" w:rsidRDefault="003D5140" w:rsidP="003D514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Urinary protein to creatinine ratio</w:t>
            </w:r>
          </w:p>
        </w:tc>
      </w:tr>
      <w:tr w:rsidR="003D5140" w14:paraId="15B17C08" w14:textId="77777777" w:rsidTr="00570A71">
        <w:tc>
          <w:tcPr>
            <w:tcW w:w="1435" w:type="dxa"/>
          </w:tcPr>
          <w:p w14:paraId="74CC81D6" w14:textId="45338705" w:rsidR="003D5140" w:rsidRPr="002A3AD9" w:rsidRDefault="003D5140" w:rsidP="003D5140">
            <w:pPr>
              <w:jc w:val="right"/>
              <w:rPr>
                <w:b/>
                <w:iCs/>
              </w:rPr>
            </w:pPr>
            <w:r>
              <w:rPr>
                <w:rFonts w:asciiTheme="majorHAnsi" w:hAnsiTheme="majorHAnsi" w:cstheme="majorHAnsi"/>
                <w:b/>
                <w:iCs/>
              </w:rPr>
              <w:t xml:space="preserve">VRAM </w:t>
            </w:r>
          </w:p>
        </w:tc>
        <w:tc>
          <w:tcPr>
            <w:tcW w:w="5040" w:type="dxa"/>
          </w:tcPr>
          <w:p w14:paraId="649DD2EB" w14:textId="64CF942B" w:rsidR="003D5140" w:rsidRPr="00570A71" w:rsidRDefault="003D5140" w:rsidP="003D514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>
              <w:rPr>
                <w:rStyle w:val="Strong"/>
                <w:rFonts w:asciiTheme="majorHAnsi" w:hAnsiTheme="majorHAnsi" w:cstheme="majorHAnsi"/>
                <w:bCs w:val="0"/>
              </w:rPr>
              <w:t>V</w:t>
            </w:r>
            <w:r>
              <w:rPr>
                <w:rStyle w:val="Strong"/>
              </w:rPr>
              <w:t>ideo RAM</w:t>
            </w:r>
          </w:p>
        </w:tc>
      </w:tr>
      <w:tr w:rsidR="003D5140" w14:paraId="5876EAB7" w14:textId="77777777" w:rsidTr="00570A71">
        <w:tc>
          <w:tcPr>
            <w:tcW w:w="1435" w:type="dxa"/>
          </w:tcPr>
          <w:p w14:paraId="41CF0D0C" w14:textId="77777777" w:rsidR="003D5140" w:rsidRPr="00570A71" w:rsidRDefault="003D5140" w:rsidP="003D514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WSI</w:t>
            </w:r>
          </w:p>
        </w:tc>
        <w:tc>
          <w:tcPr>
            <w:tcW w:w="5040" w:type="dxa"/>
          </w:tcPr>
          <w:p w14:paraId="3F346797" w14:textId="77777777" w:rsidR="003D5140" w:rsidRPr="00570A71" w:rsidRDefault="003D5140" w:rsidP="003D514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Whole slide image</w:t>
            </w:r>
          </w:p>
        </w:tc>
      </w:tr>
      <w:tr w:rsidR="003D5140" w14:paraId="4DFE20B8" w14:textId="77777777" w:rsidTr="00570A71">
        <w:tc>
          <w:tcPr>
            <w:tcW w:w="1435" w:type="dxa"/>
          </w:tcPr>
          <w:p w14:paraId="2B28D0BE" w14:textId="77777777" w:rsidR="003D5140" w:rsidRPr="00570A71" w:rsidRDefault="003D5140" w:rsidP="003D5140">
            <w:pPr>
              <w:jc w:val="right"/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XML</w:t>
            </w:r>
          </w:p>
        </w:tc>
        <w:tc>
          <w:tcPr>
            <w:tcW w:w="5040" w:type="dxa"/>
          </w:tcPr>
          <w:p w14:paraId="57DCD5AD" w14:textId="77777777" w:rsidR="003D5140" w:rsidRPr="00570A71" w:rsidRDefault="003D5140" w:rsidP="003D5140">
            <w:pPr>
              <w:rPr>
                <w:rStyle w:val="Strong"/>
                <w:rFonts w:asciiTheme="majorHAnsi" w:hAnsiTheme="majorHAnsi" w:cstheme="majorHAnsi"/>
                <w:bCs w:val="0"/>
              </w:rPr>
            </w:pPr>
            <w:r w:rsidRPr="00570A71">
              <w:rPr>
                <w:rStyle w:val="Strong"/>
                <w:rFonts w:asciiTheme="majorHAnsi" w:hAnsiTheme="majorHAnsi" w:cstheme="majorHAnsi"/>
                <w:bCs w:val="0"/>
              </w:rPr>
              <w:t>Extensible markup language</w:t>
            </w:r>
          </w:p>
        </w:tc>
      </w:tr>
    </w:tbl>
    <w:p w14:paraId="4ED4DAD8" w14:textId="77777777" w:rsidR="008B3F05" w:rsidRDefault="008B3F05">
      <w:pPr>
        <w:spacing w:before="160"/>
        <w:rPr>
          <w:rStyle w:val="Strong"/>
          <w:rFonts w:asciiTheme="majorHAnsi" w:hAnsiTheme="majorHAnsi" w:cstheme="majorHAnsi"/>
          <w:b w:val="0"/>
          <w:sz w:val="28"/>
        </w:rPr>
      </w:pPr>
    </w:p>
    <w:p w14:paraId="7BB8EFB9" w14:textId="1A69F925" w:rsidR="009C4A34" w:rsidRPr="00005389" w:rsidRDefault="008F094C" w:rsidP="00A875ED">
      <w:pPr>
        <w:spacing w:before="160"/>
      </w:pPr>
      <w:r w:rsidRPr="00A875ED">
        <w:rPr>
          <w:rStyle w:val="Strong"/>
          <w:rFonts w:asciiTheme="majorHAnsi" w:hAnsiTheme="majorHAnsi" w:cstheme="majorHAnsi"/>
          <w:b w:val="0"/>
          <w:sz w:val="28"/>
        </w:rPr>
        <w:t>GLOMERULAR FEATURES</w:t>
      </w:r>
      <w:bookmarkEnd w:id="0"/>
    </w:p>
    <w:p w14:paraId="00D175A3" w14:textId="662923BE" w:rsidR="009C4A34" w:rsidRPr="000C5DEE" w:rsidRDefault="009C4A34" w:rsidP="000E59D0">
      <w:pPr>
        <w:jc w:val="both"/>
      </w:pPr>
      <w:r w:rsidRPr="00A875ED">
        <w:rPr>
          <w:rFonts w:asciiTheme="majorHAnsi" w:hAnsiTheme="majorHAnsi" w:cstheme="majorHAnsi"/>
          <w:b/>
          <w:i/>
          <w:sz w:val="24"/>
          <w:szCs w:val="18"/>
        </w:rPr>
        <w:t xml:space="preserve">Supplementary Table </w:t>
      </w:r>
      <w:r w:rsidR="000A6165">
        <w:rPr>
          <w:rFonts w:asciiTheme="majorHAnsi" w:hAnsiTheme="majorHAnsi" w:cstheme="majorHAnsi"/>
          <w:b/>
          <w:i/>
          <w:sz w:val="24"/>
          <w:szCs w:val="18"/>
        </w:rPr>
        <w:t>2</w:t>
      </w:r>
      <w:r w:rsidR="006E2962" w:rsidRPr="00A875ED">
        <w:rPr>
          <w:rFonts w:asciiTheme="majorHAnsi" w:hAnsiTheme="majorHAnsi" w:cstheme="majorHAnsi"/>
          <w:b/>
          <w:i/>
          <w:sz w:val="24"/>
          <w:szCs w:val="18"/>
        </w:rPr>
        <w:t xml:space="preserve"> </w:t>
      </w:r>
      <w:r w:rsidR="006E2962" w:rsidRPr="00A875ED">
        <w:rPr>
          <w:rFonts w:asciiTheme="majorHAnsi" w:hAnsiTheme="majorHAnsi" w:cstheme="majorHAnsi"/>
          <w:b/>
          <w:sz w:val="24"/>
          <w:szCs w:val="18"/>
        </w:rPr>
        <w:t>|</w:t>
      </w:r>
      <w:r w:rsidRPr="00A875ED">
        <w:rPr>
          <w:rFonts w:asciiTheme="majorHAnsi" w:hAnsiTheme="majorHAnsi" w:cstheme="majorHAnsi"/>
          <w:sz w:val="24"/>
        </w:rPr>
        <w:t xml:space="preserve"> Features measured on each glomerulus.</w:t>
      </w:r>
      <w:r w:rsidRPr="00A875ED">
        <w:rPr>
          <w:sz w:val="24"/>
        </w:rPr>
        <w:t xml:space="preserve"> </w:t>
      </w:r>
      <w:r w:rsidR="006E2962" w:rsidRPr="00A875ED">
        <w:tab/>
      </w:r>
      <w:r w:rsidR="006E2962" w:rsidRPr="00A875ED">
        <w:br/>
      </w:r>
      <w:r w:rsidR="00304BA9" w:rsidRPr="00A875ED">
        <w:t>Note that</w:t>
      </w:r>
      <w:r w:rsidR="00DD07BF" w:rsidRPr="00A875ED">
        <w:t xml:space="preserve"> each segmented glomerulus is further computationally sub-compartmentalized for PAS+ area, nuclei, and luminal white spaces</w:t>
      </w:r>
      <w:r w:rsidR="00304BA9" w:rsidRPr="00A875ED">
        <w:t>, and the features are subsequently quantified from these sub-compartments</w:t>
      </w:r>
      <w:r w:rsidR="00DD07BF" w:rsidRPr="00A875ED">
        <w:t xml:space="preserve"> using a </w:t>
      </w:r>
      <w:r w:rsidR="00304BA9" w:rsidRPr="00A875ED">
        <w:t>method as discussed</w:t>
      </w:r>
      <w:r w:rsidR="00DD07BF" w:rsidRPr="00A875ED">
        <w:t xml:space="preserve"> in our previous work</w:t>
      </w:r>
      <w:r w:rsidR="00DD07BF" w:rsidRPr="00A875ED">
        <w:fldChar w:fldCharType="begin"/>
      </w:r>
      <w:r w:rsidR="00DD07BF" w:rsidRPr="00A875ED">
        <w:instrText xml:space="preserve"> ADDIN EN.CITE &lt;EndNote&gt;&lt;Cite&gt;&lt;Author&gt;Ginley&lt;/Author&gt;&lt;Year&gt;2019&lt;/Year&gt;&lt;RecNum&gt;2&lt;/RecNum&gt;&lt;DisplayText&gt;&lt;style face="superscript"&gt;3&lt;/style&gt;&lt;/DisplayText&gt;&lt;record&gt;&lt;rec-number&gt;2&lt;/rec-number&gt;&lt;foreign-keys&gt;&lt;key app="EN" db-id="fsf995tsczfar5erwstvwf0lxat2wvvxsvtf" timestamp="1577740254"&gt;2&lt;/key&gt;&lt;/foreign-keys&gt;&lt;ref-type name="Journal Article"&gt;17&lt;/ref-type&gt;&lt;contributors&gt;&lt;authors&gt;&lt;author&gt;Ginley, Brandon&lt;/author&gt;&lt;author&gt;Lutnick, Brendon&lt;/author&gt;&lt;author&gt;Jen, Kuang-Yu&lt;/author&gt;&lt;author&gt;Fogo, Agnes B&lt;/author&gt;&lt;author&gt;Jain, Sanjay&lt;/author&gt;&lt;author&gt;Rosenberg, Avi&lt;/author&gt;&lt;author&gt;Walavalkar, Vighnesh&lt;/author&gt;&lt;author&gt;Wilding, Gregory&lt;/author&gt;&lt;author&gt;Tomaszewski, John E&lt;/author&gt;&lt;author&gt;Yacoub, Rabi %J Journal of the American Society of Nephrology&lt;/author&gt;&lt;/authors&gt;&lt;/contributors&gt;&lt;titles&gt;&lt;title&gt;Computational segmentation and classification of diabetic glomerulosclerosis&lt;/title&gt;&lt;/titles&gt;&lt;pages&gt;1953-1967&lt;/pages&gt;&lt;volume&gt;30&lt;/volume&gt;&lt;number&gt;10&lt;/number&gt;&lt;dates&gt;&lt;year&gt;2019&lt;/year&gt;&lt;/dates&gt;&lt;isbn&gt;1046-6673&lt;/isbn&gt;&lt;urls&gt;&lt;/urls&gt;&lt;/record&gt;&lt;/Cite&gt;&lt;/EndNote&gt;</w:instrText>
      </w:r>
      <w:r w:rsidR="00DD07BF" w:rsidRPr="00A875ED">
        <w:fldChar w:fldCharType="separate"/>
      </w:r>
      <w:r w:rsidR="00DD07BF" w:rsidRPr="00A875ED">
        <w:t>3</w:t>
      </w:r>
      <w:r w:rsidR="00DD07BF" w:rsidRPr="00A875ED">
        <w:fldChar w:fldCharType="end"/>
      </w:r>
      <w:r w:rsidR="00DD07BF" w:rsidRPr="00A875ED">
        <w:t xml:space="preserve">. In the list below </w:t>
      </w:r>
      <w:r w:rsidRPr="00A875ED">
        <w:t xml:space="preserve">C </w:t>
      </w:r>
      <w:r w:rsidR="00DD07BF" w:rsidRPr="00A875ED">
        <w:t>represents the c</w:t>
      </w:r>
      <w:r w:rsidRPr="00A875ED">
        <w:t>olor</w:t>
      </w:r>
      <w:r w:rsidR="00DD07BF" w:rsidRPr="00A875ED">
        <w:t xml:space="preserve"> features</w:t>
      </w:r>
      <w:r w:rsidRPr="00A875ED">
        <w:t>, D</w:t>
      </w:r>
      <w:r w:rsidR="00DD07BF" w:rsidRPr="00A875ED">
        <w:t xml:space="preserve"> the distance features, </w:t>
      </w:r>
      <w:r w:rsidRPr="00A875ED">
        <w:t xml:space="preserve">M </w:t>
      </w:r>
      <w:r w:rsidR="00DD07BF" w:rsidRPr="00A875ED">
        <w:t>the m</w:t>
      </w:r>
      <w:r w:rsidRPr="00A875ED">
        <w:t>orpholog</w:t>
      </w:r>
      <w:r w:rsidR="00DD07BF" w:rsidRPr="00A875ED">
        <w:t>ical features</w:t>
      </w:r>
      <w:r w:rsidRPr="00A875ED">
        <w:t>, T</w:t>
      </w:r>
      <w:r w:rsidR="00DD07BF" w:rsidRPr="00A875ED">
        <w:t xml:space="preserve"> the textural features, and </w:t>
      </w:r>
      <w:r w:rsidRPr="00A875ED">
        <w:t xml:space="preserve">PAS+ </w:t>
      </w:r>
      <w:r w:rsidR="00DD07BF" w:rsidRPr="00A875ED">
        <w:t>the p</w:t>
      </w:r>
      <w:r w:rsidRPr="00A875ED">
        <w:t>eriodic acid-Schiff positive</w:t>
      </w:r>
      <w:r w:rsidR="00DD07BF" w:rsidRPr="00A875ED">
        <w:t xml:space="preserve"> features</w:t>
      </w:r>
      <w:r w:rsidRPr="00A875ED">
        <w:t>.</w:t>
      </w:r>
    </w:p>
    <w:tbl>
      <w:tblPr>
        <w:tblW w:w="9319" w:type="dxa"/>
        <w:tblLook w:val="04A0" w:firstRow="1" w:lastRow="0" w:firstColumn="1" w:lastColumn="0" w:noHBand="0" w:noVBand="1"/>
      </w:tblPr>
      <w:tblGrid>
        <w:gridCol w:w="720"/>
        <w:gridCol w:w="7200"/>
        <w:gridCol w:w="1399"/>
      </w:tblGrid>
      <w:tr w:rsidR="009C4A34" w:rsidRPr="001F4369" w14:paraId="5A8D6B8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9A913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Index</w:t>
            </w:r>
          </w:p>
        </w:tc>
        <w:tc>
          <w:tcPr>
            <w:tcW w:w="7200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C1716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Feature Name</w:t>
            </w:r>
          </w:p>
        </w:tc>
        <w:tc>
          <w:tcPr>
            <w:tcW w:w="1399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29397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Type</w:t>
            </w:r>
          </w:p>
        </w:tc>
      </w:tr>
      <w:tr w:rsidR="009C4A34" w:rsidRPr="001F4369" w14:paraId="3210B470" w14:textId="77777777" w:rsidTr="00462CAC">
        <w:trPr>
          <w:trHeight w:val="300"/>
        </w:trPr>
        <w:tc>
          <w:tcPr>
            <w:tcW w:w="720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3252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200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661A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red values in PAS+ regions</w:t>
            </w:r>
          </w:p>
        </w:tc>
        <w:tc>
          <w:tcPr>
            <w:tcW w:w="1399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E0F5F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593404C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6E92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B6D6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green values in PAS+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132B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5366959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72B4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3B0A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blue values in PAS+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D1EE2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6F89D57E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6E69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8923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Standard deviation of red values in PAS+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ED2C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6C9F377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0268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1F3B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Standard deviation of green values in PAS+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F669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694F65F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FF28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7E94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Standard deviation of blue values in PAS+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E1B0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47A60E9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74B5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2DCB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red values in luminal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A3F9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79BFE79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9DB6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lastRenderedPageBreak/>
              <w:t>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2F73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green values in luminal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2583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65F171C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5488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B480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blue values in luminal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6A26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3E65604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6E53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352F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Standard deviation of red values in luminal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33A6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5F2D672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C821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708C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Standard deviation of green values in luminal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8165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2064207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B772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6ABD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Standard deviation of blue values in luminal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A67F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26ED09F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D462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8008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red values in nuclear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84E9F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27F4778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4519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C3B7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green values in nuclear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33EFF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7252CAE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A6D6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3EFD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blue values in nuclear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4183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24A8E66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EEB9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0DA7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Standard deviation of red values in nuclear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9121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345E6ED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C17F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160E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Standard deviation of green values in nuclear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FAB60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6CDA574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E4C2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D24A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Standard deviation of blue values in nuclear region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4E1E2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</w:t>
            </w:r>
          </w:p>
        </w:tc>
      </w:tr>
      <w:tr w:rsidR="009C4A34" w:rsidRPr="001F4369" w14:paraId="2E1A6C4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2C67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37E8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distance of luminal object centroids from glomerular centroid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A7BC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609A5F1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8155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6892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ean distances of luminal object centroids from glomerular boundary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7CCD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6A18115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F19C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BA22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aximum distances of luminal object centroids from glomerular boundary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8B65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7AF4B4FE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DA8A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C8A3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inimum distances of luminal object centroids from glomerular boundary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EBDD0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557EE45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06BC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3CD1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ean distances of luminal object centroids from themselve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EF73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75F5D41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B35B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7E82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aximum distances of luminal object centroids from themselve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2B92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458367F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7A9F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12B2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inimum distances of luminal object centroids from themselve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11B5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1A4CD09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977B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31D5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distance of PAS+ object centroids from glomerular centroid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8AB3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4BE59A56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C23F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CFAD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ean distances of PAS+ object centroids from glomerular boundary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0262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460394B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EB71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31C7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aximum distances of PAS+ object centroids from glomerular boundary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7C7A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4E159C2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CB66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E4E4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inimum distances of PAS+ object centroids from glomerular boundary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EEBB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701DA1A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55C3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06D9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ean distances of PAS+ object centroids from themselve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94D7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186169D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E575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93A6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aximum distances of PAS+ object centroids from themselve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2A28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742133D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50B8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8385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inimum distances of PAS+ object centroids from themselve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777F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156B143E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D958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ECD6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distance of nuclear object centroids from glomerular centroid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A2B4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036791C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4530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159D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ean distances of nuclear object centroids from glomerular boundary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F803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15E6745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08C8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C264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aximum distances of nuclear object centroids from glomerular boundary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66390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560A5C7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AE09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6BB4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inimum distances of nuclear object centroids from glomerular boundary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C468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4E8282E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94C1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9F86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ean distances of nuclear object centroids from themselve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BA1FF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757F464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5053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6611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aximum distances of nuclear object centroids from themselve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7226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6E0A868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7AD2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A237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minimum distances of nuclear object centroids from themselve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F102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D</w:t>
            </w:r>
          </w:p>
        </w:tc>
      </w:tr>
      <w:tr w:rsidR="009C4A34" w:rsidRPr="001F4369" w14:paraId="024DB9C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88A6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2F18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Average luminal object solidity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8ACE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4C1DEE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C4F5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BE2B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Average PAS+ region contained in luminal object boundarie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4926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70BDD4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1EB9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7A9E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Average nuclear region contained in luminal object boundarie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D65E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6A14AF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4149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739C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Sum total luminal objects' area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14FD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219452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6C23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5D74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luminal objects' area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09F3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7733AB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E647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0589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dian of luminal objects' area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4216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43D559E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19DA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A21E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Average PAS+ object solidity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4708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B37AA5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A43D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8BCA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Average lumina region contained in PAS+ object boundarie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B66E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B541C26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DF60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4A6D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Average nuclear region contained in PAS+ object boundarie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14B5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45C80A6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8CBF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5039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Sum total PAS+ objects' area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6A6DF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C9739C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0064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E489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PAS+ objects' area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448B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C93747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F525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5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6BA6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dian of PAS+ objects' area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A09B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60F139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7E20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8115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ratio of PAS+ pixels lying just outside nuclear perimeter to length of perimeter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E4A2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7F6FC0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F001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243D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ratio of luminal pixels lying just outside nuclear perimeter to length of perimeter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1B41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4B1A6F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F3CF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2677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nuclear perimeter pixel count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8C9C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37B0F2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E489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lastRenderedPageBreak/>
              <w:t>5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4797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Sum total nuclear area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3A5C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923C8F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0C81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92FC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nuclear area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A2D2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22C670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1035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A247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ode nuclear areas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6508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33C340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9F19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599C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otal glomerular area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9270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3EB460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4D89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70AB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otal PAS+ object number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2650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D8B5CD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ACED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CF1F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otal luminal object number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B092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7877DB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549A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718E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otal nucleus number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44212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0C8741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D97E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9B0B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Sum of PAS+ distance transform values 0µm &lt; d ≤ 2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D4BF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2023B1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A47A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BE5C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Sum of PAS+  distance transform values 2.5µm &lt; d ≤ 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BD2C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53EC9C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0D10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072F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Sum of PAS+  distance transform values 5µm &lt; d ≤ 25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7D4E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D4BC29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0A64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88FF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aximum PAS+ distance transform value 2.5µm &lt; d ≤ 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704B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5121FB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5990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BE6B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of connected objects with PAS+  distance transform value 0µm &lt; d ≤ 2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F30D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09FD29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8A24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73B7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of connected objects with PAS+  distance transform value 2.5 µm &lt; d ≤ 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20A3F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46436A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E3A6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2612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PAS+ distance transform values 0µm &lt; d ≤ 2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5B45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9750E1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1CF0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127E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of PAS+  distance transform values  2.5µm &lt; d ≤ 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3836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0BCD06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B468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C7FC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dian of PAS+  distance transform values 0µm &lt; d ≤ 2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EE8F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0CDBA1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3FCD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7ED3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dian of PAS+  distance transform values  2.5µm &lt; d ≤ 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455D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3DEE53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841B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7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F03F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area of objects with PAS+ distance transform value 0µm &lt; d ≤ 2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7204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59ABCD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D48F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7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657C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dian area of objects with PAS+ distance transform value 0µm &lt; d ≤ 2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2FC0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02BAFA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B04A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D78B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aximum area of objects with PAS+ distance transform value 0µm &lt; d ≤ 2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DEC3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81F63E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D8F6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41D9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an area of objects with PAS+ distance transform value  2.5µm &lt; d ≤ 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F1CC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F109B2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90A9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8CD2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edian area of objects with PAS+ distance transform value  2.5µm &lt; d ≤ 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319C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DB28B4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CA89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C941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0.25µm &lt; d ≤ 0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99A5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8748F76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5881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3CDA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0.75µm &lt; d ≤ 1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44E1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AFC854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08A2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1677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.25µm &lt; d ≤ 1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B23E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EE88C6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17EA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5D88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.75µm &lt; d ≤ 2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00AB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157419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F883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8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A5BC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2.25µm &lt; d ≤ 2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0F15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F872C26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D07E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57AB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2.75µm &lt; d ≤ 3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1AF1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7BDA48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56E0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A82D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3.25µm &lt; d ≤ 3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A67D2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7E00C9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E971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6BCA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3.75µm &lt; d ≤ 4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FF2B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FB170B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08F5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6FDA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4.25µm &lt; d ≤ 4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EBB3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29E1A8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D213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0694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4.75µm &lt; d ≤ 5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31C3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FE39EE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CC83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9ED0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5.25µm &lt; d ≤ 5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5FEF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57FB83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3D4D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8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91C8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5.75µm &lt; d ≤ 6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8AB4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1FDF4C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A94E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8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059D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6.25µm &lt; d ≤ 6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3256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7514BE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31C8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9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B2CE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6.75µm &lt; d ≤ 7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6986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EC964D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9EEB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9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8418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7.25µm &lt; d ≤ 7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7418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8EF9EE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F01B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9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1D9B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7.75µm &lt; d ≤ 8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A349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CCDDB9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EEF7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9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6486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8.25µm &lt; d ≤ 8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487E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11434EE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E1EA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9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B9F1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8.75µm &lt; d ≤ 9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4650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2BAE0D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F463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9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53E7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9.25µm &lt; d ≤ 9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B161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C68232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0A7A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9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D3CD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9.75µm &lt; d ≤ 10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4B9C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17CF58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9151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9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AD43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0.25µm &lt; d ≤ 10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D33E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D921AD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49A0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9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6ECA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0.75µm &lt; d ≤ 11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147F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7F3DFA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C9F5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9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958D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1.25µm &lt; d ≤ 11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13B1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8D1498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7F9C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57D7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1.75µm &lt; d ≤ 12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C017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3BD3E6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DF62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0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9965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2.25µm &lt; d ≤ 12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9E68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DDAE9B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FD73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0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FB1F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2.75µm &lt; d ≤ 13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A527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BF7D7F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3D6D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lastRenderedPageBreak/>
              <w:t>10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597A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3.25µm &lt; d ≤ 13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889B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94342E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6130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5A32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3.75µm &lt; d ≤ 14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0E94F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B862F8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9A10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0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2997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4.25µm &lt; d ≤ 14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5B4CF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8CF53E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B49E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0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0062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4.75µm &lt; d ≤ 15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8E61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C2BFA4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3699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68C1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5.25µm &lt; d ≤ 15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8233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B42E85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D550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0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3C23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5.75µm &lt; d ≤ 16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E7532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CE9CB8E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9128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8775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6.25µm &lt; d ≤ 16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65A0F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1710C4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2B71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1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73E9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6.75µm &lt; d ≤ 17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91CC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A17842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151D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1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E0DF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7.25µm &lt; d ≤ 17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B44B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20FF4B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5D96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1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253A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7.75µm &lt; d ≤ 18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11F7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292CAD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CC37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1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366A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8.25µm &lt; d ≤ 18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6C86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0E5DFB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BA52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1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B418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8.75µm &lt; d ≤ 19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D9DA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833746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362D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1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3AE5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9.25µm &lt; d ≤ 19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4307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B6577F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4ADD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1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CF91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PAS+ distance transform value 19.75µm &lt; d ≤ 50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C390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D595276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8538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1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9BBE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0.25µm &lt; d ≤ 0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BA1C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2F8B32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D618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3E1E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0.5µm &lt; d ≤ 0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DE43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4B5300E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E8AB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D096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0.75µm &lt; d ≤ 1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F0D7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3A1E75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1530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2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B8B2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µm &lt; d ≤ 1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7812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EBA1186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3F2D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2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7982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.25µm &lt; d ≤ 1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470D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981754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EE93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2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6C5C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.5µm &lt; d ≤ 1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DCCA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646E9A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D886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2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790B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.75µm &lt; d ≤ 2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6C10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D60444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E7E8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2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949E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2µm &lt; d ≤ 2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5E21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75F410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85E8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2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EB83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2.25µm &lt; d ≤ 2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DA35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4645AF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D906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91BA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2.5µm &lt; d ≤ 2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7A36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26DE61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1B60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2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2089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2.75µm &lt; d ≤ 3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1141F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D18EE4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0F1B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2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6193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3µm &lt; d ≤ 3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2A9C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D319B5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8B96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2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CBDE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3.25µm &lt; d ≤ 3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EA7A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6D5757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2216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7D4A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3.5µm &lt; d ≤ 3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667B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261E0E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7AFC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FD19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3.75µm &lt; d ≤ 4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9703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83E17E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D638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3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0A7B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4µm &lt; d ≤ 4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FA1C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1AB62C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7ACD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3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EAF9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4.25µm &lt; d ≤ 4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2F48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2428A3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9BC5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3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C4BF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4.5µm &lt; d ≤ 4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A6F0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AA754D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DCAB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3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744D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4.75µm &lt; d ≤ 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8F54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ABA1AE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F0CC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3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A297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5µm &lt; d ≤ 5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5F87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A44829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75EA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3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6BF7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5.25µm &lt; d ≤ 5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C758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F5EB8A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2EBE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3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1630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5.5µm &lt; d ≤ 5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0B00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A4F6D8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F38B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3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F7EA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5.75µm &lt; d ≤ 6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9982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CCC9CE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8DD6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4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3B09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6µm &lt; d ≤ 6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93180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AF1744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CBDA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4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4D19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6.25µm &lt; d ≤ 6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9557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1B3B95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78A4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4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0E3F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6.5µm &lt; d ≤ 6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6659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E7CCBE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AA2B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4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0107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6.75µm &lt; d ≤ 7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510A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A589FE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84D9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4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480E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7µm &lt; d ≤ 7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2E85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2B2506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A7D2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4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17D5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7.25µm &lt; d ≤ 7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269D0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25B864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2E1A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4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8590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7.5µm &lt; d ≤ 7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D3232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0C7CC9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B0AA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4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4F06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7.75µm &lt; d ≤ 8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8692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73DB11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1D18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4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09CE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8µm &lt; d ≤ 8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0613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EC9D6E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0088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4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464A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8.25µm &lt; d ≤ 8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668A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DEBF05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5A4D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1DF4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8.5µm &lt; d ≤ 8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F03A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37DEA6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F145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lastRenderedPageBreak/>
              <w:t>15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B267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8.75µm &lt; d ≤ 9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E8DA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FA2F09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6795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5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9C51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9µm &lt; d ≤ 9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BC07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9B2F74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4B18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5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AD4B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9.25µm &lt; d ≤ 9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F606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66DF43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6770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5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02B0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9.5µm &lt; d ≤ 9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F279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4C3D24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DC1D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2E86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9.75µm &lt; d ≤ 1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A2B8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F0C660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69C2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22E9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0µm &lt; d ≤ 10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2DC5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B8A847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3D62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5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AFF9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0.25µm &lt; d ≤ 10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D106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18990A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80B7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5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DA0D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0.5µm &lt; d ≤ 10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0174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B7EDF5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E2CC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5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9BD2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0.75µm &lt; d ≤ 11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9F3E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E1C0E9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B51E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6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17BA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1µm &lt; d ≤ 11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0CD9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59F46A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8B70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6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38C1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1.25µm &lt; d ≤ 11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35AC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B51587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59EB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6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7124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1.5µm &lt; d ≤ 11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5C77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BE80E7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B0D2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6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4F8D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1.75µm &lt; d ≤ 12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B689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F1DFFD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FF27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6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606D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2µm &lt; d ≤ 12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13BC0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C573D4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C420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6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CFFF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2.25µm &lt; d ≤ 12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4C49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D228D8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6DE6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6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E066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2.5µm &lt; d ≤ 12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79A9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E1F53E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BD8B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6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4F30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2.75µm &lt; d ≤ 13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CA05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706F23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20D1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6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D458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3µm &lt; d ≤ 13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251BF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C5E3516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6FC0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6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050E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3.25µm &lt; d ≤ 13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D2B2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771B88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781C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7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B9C9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3.5µm &lt; d ≤ 13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253B2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7ED874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08C8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7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BD21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3.75µm &lt; d ≤ 14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774E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367F89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ABCA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7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520A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4µm &lt; d ≤ 14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163A0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1BABB1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8C8A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7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62B3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4.25µm &lt; d ≤ 14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4F5E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6E4D4E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769B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7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EA86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4.5µm &lt; d ≤ 14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081E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E76281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7CB0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7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3A43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4.75µm &lt; d ≤ 1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02E1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06D0CE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BCEB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7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5572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luminal distance transform value 15µm &lt; d ≤ 50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E7BB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B2595E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593B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7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0FFD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0.25µm &lt; d ≤ 0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2C61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35EFF5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39D7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7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C0DE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0.5µm &lt; d ≤ 0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E61E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7C5033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5677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7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F446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0.75µm &lt; d ≤ 1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00D2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9E7B52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9D08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8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128F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1µm &lt; d ≤ 1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CD9A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E3916A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DD4A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8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35D0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1.25µm &lt; d ≤ 1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50AB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5CDC18E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5D38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8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11FA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1.5µm &lt; d ≤ 1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9729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F051D6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72EF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8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287E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1.75µm &lt; d ≤ 2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4D3F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DDC546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69EE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8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A3E9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2µm &lt; d ≤ 2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0BFD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23C585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FB1C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8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4643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2.25µm &lt; d ≤ 2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5063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A57032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55B0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8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193D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2.5µm &lt; d ≤ 2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0EAA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19455B6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1AE8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8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0B74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2.75µm &lt; d ≤ 3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3D08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936480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9129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8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A0A4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3µm &lt; d ≤ 3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9628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4896D3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65D6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8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B2EF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3.25µm &lt; d ≤ 3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6543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D9D53C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FC06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9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51F2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3.5µm &lt; d ≤ 3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854E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B3BBCF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3751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9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0135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3.75µm &lt; d ≤ 4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24FC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243016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C4B2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D178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4µm &lt; d ≤ 4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D4F2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E8760DE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8E1A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9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5571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4.25µm &lt; d ≤ 4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A4F7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30FFB4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C204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F38E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4.5µm &lt; d ≤ 4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6F27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28BC54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7699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9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9E84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4.75µm &lt; d ≤ 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07DE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8F616B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C79C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9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8B59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nuclear distance transform value 5µm &lt; d ≤ 50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B23B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4514EB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2789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9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A353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0.5µm &lt; d ≤ 6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772F2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91ABB9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64B3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9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FE51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6.75µm &lt; d ≤ 13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40C5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B0ED78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BD3C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lastRenderedPageBreak/>
              <w:t>19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9033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13µm &lt; d ≤ 19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D212F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E5BF67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E28A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AA93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19.25µm &lt; d ≤ 25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BA52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0E3626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B855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0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6CDA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25.5µm &lt; d ≤ 31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BFC8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527F37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27BA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0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DBF8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31.75µm &lt; d ≤ 38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8A6E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ADEFF2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3E64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0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55D7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38µm &lt; d ≤ 44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0C41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84A1E3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FEE9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0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1B65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44.25µm &lt; d ≤ 50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D992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9F614D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575F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0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BBD9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50.5µm &lt; d ≤ 56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4B4B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E17A85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B659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0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401C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56.75µm &lt; d ≤ 63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51F8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1C6868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27FE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0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0A5E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63µm &lt; d ≤ 69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8FCC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1A044B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2FAC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0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A633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69.25µm &lt; d ≤ 75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CAF5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B1DAE5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9410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0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1736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75.5µm &lt; d ≤ 81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41A3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F3A5F9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6C0C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1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DBB4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81.75µm &lt; d ≤ 88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7573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D78AAE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289B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1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AD5A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88µm &lt; d ≤ 94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23D5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66BA73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1D18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1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1532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94.25µm &lt; d ≤ 100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F26A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A2B4E8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9F5A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1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2660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100.5µm &lt; d ≤ 106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20520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FF97F2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069D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1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8F39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106.75µm &lt; d ≤ 113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587D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E49468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0B80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1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1378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113µm &lt; d ≤ 119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C962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55EAEB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3579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1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3749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119.25µm &lt; d ≤ 125.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CF56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2EDFA8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1242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1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3DFA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125.5µm &lt; d ≤ 131.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8D9F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FC7779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19A5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1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AA82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131.75µm &lt; d ≤ 138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31632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B16E1C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2FC2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1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0FF8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138µm &lt; d ≤ 144.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8768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D3107A6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0112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2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F7DD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Count of pixels with glomerular distance transform value 144.25µm &lt; d ≤ 500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C0F3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2CC96C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F548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2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9B39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radius 0µm &lt; R ≤ 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BF39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B43A0F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0859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2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1C80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radius 25µm &lt; R ≤ 5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363A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59B0ED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3EC2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2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7000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radius 50µm &lt; R ≤ 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8525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E60C6AE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471D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2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13AD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radius 75µm &lt; R ≤ 10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B719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8558E7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2D67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2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AFB4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radius 100µm &lt; R ≤ 1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6E7BF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B45445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80DE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2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93A9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radius 125µm &lt; R ≤ 15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A9CF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C7A19B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C954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2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88C0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radius 150µm &lt; R ≤ 1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FE4D2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5BBEF4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8672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2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92FE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radius 175µm &lt; R ≤ 20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0C0A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3AAD7A6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684F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2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8480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radius 200µm &lt; R ≤ 2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0333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FA6742E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FB42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3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FF70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radius 225µm &lt; R ≤ 25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4380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E82B5C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3EA6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3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4DF5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radius 250µm &lt; R ≤ 3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7F51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6A7B56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5144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3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882A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luminal pixels contained radius 0µm &lt; R ≤ 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8E86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4401EF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79E1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3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8B87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luminal pixels contained radius 25µm &lt; R ≤ 5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A6EF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2680A2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02E9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3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90AC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luminal pixels contained radius 50µm &lt; R ≤ 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0960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8BCC87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AF0F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3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BB37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luminal pixels contained radius 75µm &lt; R ≤ 10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08D6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3FECDE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2306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3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6D2D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luminal pixels contained radius 100µm &lt; R ≤ 1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3D85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003A4D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E0A6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3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127E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luminal pixels contained radius 125µm &lt; R ≤ 15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545C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092A66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6832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3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21C8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luminal pixels contained radius 150µm &lt; R ≤ 1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C303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CBEC17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6203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3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DFE4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luminal pixels contained radius 175µm &lt; R ≤ 20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1852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D051D5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12CA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4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AD98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luminal pixels contained radius 200µm &lt; R ≤ 2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73E1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8382AC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2920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4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8FC1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luminal pixels contained radius 225µm &lt; R ≤ 25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B1D1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D7139E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D5D2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4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B3A4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luminal pixels contained radius 250µm &lt; R ≤ 3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73D2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FD805D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7837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4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AAA8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PAS+ pixels contained radius 0µm &lt; R ≤ 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C7EC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F9BEC2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5AEE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4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38FA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PAS+ pixels contained radius 25µm &lt; R ≤ 5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A312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803C1F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F3EE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4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C05B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PAS+ pixels contained radius 50µm &lt; R ≤ 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5394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17933D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52B2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4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430E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PAS+ pixels contained radius 75µm &lt; R ≤ 10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51CA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F8FE97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6C50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lastRenderedPageBreak/>
              <w:t>24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0819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PAS+ pixels contained radius 100µm &lt; R ≤ 1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9647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683563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B877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4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7C96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PAS+ pixels contained radius 125µm &lt; R ≤ 15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6359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D5AE3E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EA2A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4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3402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PAS+ pixels contained radius 150µm &lt; R ≤ 17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1F82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FC6097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559E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5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5BB1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PAS+ pixels contained radius 175µm &lt; R ≤ 20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8587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6B7792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71F2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5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423F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PAS+ pixels contained radius 200µm &lt; R ≤ 2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3B4B0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7DBCBC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F0C3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5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4149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PAS+ pixels contained radius 225µm &lt; R ≤ 250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6955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504AAA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63CD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5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97F0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PAS+ pixels contained radius 250µm &lt; R ≤ 325µm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B889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2DB63D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49F2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5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AF2D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-180 &lt; R ≤ -16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1E64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B2C58D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3191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5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627D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-162 &lt; R ≤ -14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48FC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300178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9666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5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A7AF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-144 &lt; R ≤ -12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D72F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2DF375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3F09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5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2649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-126 &lt; R ≤ -108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9DF7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5FF635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BE82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5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590D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-108 &lt; R ≤ -9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34DE0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7CBBD9E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40D2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5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867C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-90 &lt; R ≤ -7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13CF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96B47E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64EF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6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FF0C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-72 &lt; R ≤ -5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60CF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7DFE7E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328C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6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0911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-54 &lt; R ≤ -3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C0D8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3253F3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F9BE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6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C956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-36 &lt; R ≤ -18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B8760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EFF6B7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837C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6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038E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-18 &lt; R ≤ 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4334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09961E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B14D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C5D1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0 &lt; R ≤ 18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C306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0092B56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D417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6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46F2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18 &lt; R ≤ 3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A1D7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1DB4EA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0323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6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28B9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36 &lt; R ≤ 5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2217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9B79E4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5A79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6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A87B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54 &lt; R ≤ 7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67FF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AB7BFC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F5C6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6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818F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72 &lt; R ≤ 9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2446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332E9B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4CEF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6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5CBB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90 &lt; R ≤ 108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5762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3DBB30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C339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7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4379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108 &lt; R ≤ 12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49E5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36981AE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F95D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7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5315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126 &lt; R ≤ 14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2288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EDAEE56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0EAB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7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96E0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144 &lt; R ≤ 16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E226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1BF19C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62B1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7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F032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mber nuclear pixels contained between theta 162 &lt; R ≤ 18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85F5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4BB01D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B9F9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7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6FAB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1 quantile of nuclear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E010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BDC4BB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2CF8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7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044E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2 quantile of nuclear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F7FF2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58DA723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0AAE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7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9457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3 quantile of nuclear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A04F9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492B49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1CC1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7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FA18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4 quantile of nuclear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414E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299E2A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5DF9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7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E7CB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5 quantile of nuclear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262E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AE730A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9289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7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6EF8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6 quantile of nuclear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F597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B9CC41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1252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8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BC18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7 quantile of nuclear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D43B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8E5AA8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B67C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8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8B9F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8 quantile of nuclear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445C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C6BC1F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CB31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8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F91B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9 quantile of nuclear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4CAF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9D401CF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C402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8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5C68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 quantile of nuclear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ED37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0C70B2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619C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8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8786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1 quantile of lumin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00AB2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68E7E5E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2E13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8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7720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2 quantile of lumin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DFEA2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E5D850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2BD2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8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0702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3 quantile of lumin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BEF0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2C970A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470A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8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35352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4 quantile of lumin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04CA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1E6568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42D5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8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BEE3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5 quantile of lumin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EBA1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DABEE2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2662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8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5388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6 quantile of lumin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6C83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741512E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B1D0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9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5D33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7 quantile of lumin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3A80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5F2C568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4469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9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5433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8 quantile of lumin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02A1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4631C37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14C0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9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E2BC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9 quantile of lumin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1D0C6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023B145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E2D1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9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5A82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 quantile of lumin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081E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896A6F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4425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9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1C5C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1 quantile of mesangi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CE76B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0F23888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073A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lastRenderedPageBreak/>
              <w:t>29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1954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2 quantile of mesangi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9775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D1D9E6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8EFDE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6EF2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3 quantile of mesangi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1FE18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164E51A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2E4C3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9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EC35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4 quantile of mesangi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7AFE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7F68A67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5CD4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9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18E9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5 quantile of mesangi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7F04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DBC59B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7B7B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29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FCB3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6 quantile of mesangi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3A77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3972E08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9D6D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0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47D8D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7 quantile of mesangi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17CF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41F01CC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D4124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0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8B33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8 quantile of mesangi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0BE4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2342DE54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C011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0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2953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0.9 quantile of mesangi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2375D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130C654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7F39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0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8AEB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1 quantile of mesangial pixels from the boundary line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45C0F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M</w:t>
            </w:r>
          </w:p>
        </w:tc>
      </w:tr>
      <w:tr w:rsidR="009C4A34" w:rsidRPr="001F4369" w14:paraId="6726ABA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6D0C6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04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436A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Luminal textural contrast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1DF7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</w:t>
            </w:r>
          </w:p>
        </w:tc>
      </w:tr>
      <w:tr w:rsidR="009C4A34" w:rsidRPr="001F4369" w14:paraId="29C893A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2F95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05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4146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Luminal textural correlation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FD484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</w:t>
            </w:r>
          </w:p>
        </w:tc>
      </w:tr>
      <w:tr w:rsidR="009C4A34" w:rsidRPr="001F4369" w14:paraId="5AACBF21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58DB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06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A7EB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Luminal textural energy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C3F7E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</w:t>
            </w:r>
          </w:p>
        </w:tc>
      </w:tr>
      <w:tr w:rsidR="009C4A34" w:rsidRPr="001F4369" w14:paraId="352C663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D46A8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07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C639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Luminal textural homogeneity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45E90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</w:t>
            </w:r>
          </w:p>
        </w:tc>
      </w:tr>
      <w:tr w:rsidR="009C4A34" w:rsidRPr="001F4369" w14:paraId="5A913E58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A5D1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08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31B8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PAS+ textural contrast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38C11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</w:t>
            </w:r>
          </w:p>
        </w:tc>
      </w:tr>
      <w:tr w:rsidR="009C4A34" w:rsidRPr="001F4369" w14:paraId="603196E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18B77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09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0115F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PAS+ textural correlation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74BBF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</w:t>
            </w:r>
          </w:p>
        </w:tc>
      </w:tr>
      <w:tr w:rsidR="009C4A34" w:rsidRPr="001F4369" w14:paraId="38B4ACEC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6344A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10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0F31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PAS+ textural energy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9BA80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</w:t>
            </w:r>
          </w:p>
        </w:tc>
      </w:tr>
      <w:tr w:rsidR="009C4A34" w:rsidRPr="001F4369" w14:paraId="200FF43D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AAD35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11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38B1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PAS+ textural homogeneity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AE997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</w:t>
            </w:r>
          </w:p>
        </w:tc>
      </w:tr>
      <w:tr w:rsidR="009C4A34" w:rsidRPr="001F4369" w14:paraId="4516DB00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98C5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12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9F10C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clear textural contrast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1347A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</w:t>
            </w:r>
          </w:p>
        </w:tc>
      </w:tr>
      <w:tr w:rsidR="009C4A34" w:rsidRPr="001F4369" w14:paraId="135640A2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C6F1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13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D670B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clear textural correlation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6ED9C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</w:t>
            </w:r>
          </w:p>
        </w:tc>
      </w:tr>
      <w:tr w:rsidR="009C4A34" w:rsidRPr="001F4369" w14:paraId="18F71089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A3AD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14</w:t>
            </w:r>
          </w:p>
        </w:tc>
        <w:tc>
          <w:tcPr>
            <w:tcW w:w="72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09949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clear textural energy</w:t>
            </w:r>
          </w:p>
        </w:tc>
        <w:tc>
          <w:tcPr>
            <w:tcW w:w="139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54223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</w:t>
            </w:r>
          </w:p>
        </w:tc>
      </w:tr>
      <w:tr w:rsidR="009C4A34" w:rsidRPr="001F4369" w14:paraId="204ADFAB" w14:textId="77777777" w:rsidTr="00462CAC">
        <w:trPr>
          <w:trHeight w:val="300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4206C0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315</w:t>
            </w:r>
          </w:p>
        </w:tc>
        <w:tc>
          <w:tcPr>
            <w:tcW w:w="7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09C951" w14:textId="77777777" w:rsidR="009C4A34" w:rsidRPr="001F4369" w:rsidRDefault="009C4A34" w:rsidP="00462CAC">
            <w:pPr>
              <w:spacing w:after="0" w:line="240" w:lineRule="auto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Nuclear textural homogeneity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7D12E5" w14:textId="77777777" w:rsidR="009C4A34" w:rsidRPr="001F4369" w:rsidRDefault="009C4A34" w:rsidP="00462CAC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1F4369">
              <w:rPr>
                <w:rFonts w:eastAsia="Times New Roman"/>
                <w:color w:val="000000"/>
                <w:sz w:val="20"/>
                <w:szCs w:val="20"/>
              </w:rPr>
              <w:t>T</w:t>
            </w:r>
          </w:p>
        </w:tc>
      </w:tr>
    </w:tbl>
    <w:p w14:paraId="45C55A91" w14:textId="3F305247" w:rsidR="000878AE" w:rsidRDefault="000878AE" w:rsidP="00873C25"/>
    <w:p w14:paraId="344131EC" w14:textId="33D77CB0" w:rsidR="005B1949" w:rsidRPr="00A875ED" w:rsidRDefault="000C5DEE" w:rsidP="00A875ED">
      <w:pPr>
        <w:rPr>
          <w:rStyle w:val="Strong"/>
          <w:rFonts w:asciiTheme="majorHAnsi" w:hAnsiTheme="majorHAnsi" w:cstheme="majorHAnsi"/>
          <w:b w:val="0"/>
          <w:sz w:val="28"/>
        </w:rPr>
      </w:pPr>
      <w:r>
        <w:rPr>
          <w:rStyle w:val="Strong"/>
          <w:rFonts w:asciiTheme="majorHAnsi" w:hAnsiTheme="majorHAnsi" w:cstheme="majorHAnsi"/>
          <w:b w:val="0"/>
          <w:sz w:val="28"/>
        </w:rPr>
        <w:t xml:space="preserve">SUPPLEMENTAL </w:t>
      </w:r>
      <w:r w:rsidR="005B1949" w:rsidRPr="00145AC8">
        <w:rPr>
          <w:rStyle w:val="Strong"/>
          <w:rFonts w:asciiTheme="majorHAnsi" w:hAnsiTheme="majorHAnsi" w:cstheme="majorHAnsi"/>
          <w:b w:val="0"/>
          <w:sz w:val="28"/>
        </w:rPr>
        <w:t>REFERENCES</w:t>
      </w:r>
    </w:p>
    <w:p w14:paraId="5630EABB" w14:textId="77777777" w:rsidR="00DD07BF" w:rsidRPr="00DD07BF" w:rsidRDefault="005B1949" w:rsidP="00DD07BF">
      <w:pPr>
        <w:pStyle w:val="EndNoteBibliography"/>
        <w:spacing w:after="0"/>
        <w:ind w:left="720" w:hanging="720"/>
      </w:pPr>
      <w:r>
        <w:rPr>
          <w:rFonts w:cstheme="minorHAnsi"/>
          <w:sz w:val="18"/>
        </w:rPr>
        <w:fldChar w:fldCharType="begin"/>
      </w:r>
      <w:r>
        <w:rPr>
          <w:rFonts w:cstheme="minorHAnsi"/>
          <w:sz w:val="18"/>
        </w:rPr>
        <w:instrText xml:space="preserve"> ADDIN EN.REFLIST </w:instrText>
      </w:r>
      <w:r>
        <w:rPr>
          <w:rFonts w:cstheme="minorHAnsi"/>
          <w:sz w:val="18"/>
        </w:rPr>
        <w:fldChar w:fldCharType="separate"/>
      </w:r>
      <w:r w:rsidR="00DD07BF" w:rsidRPr="00DD07BF">
        <w:t>1</w:t>
      </w:r>
      <w:r w:rsidR="00DD07BF" w:rsidRPr="00DD07BF">
        <w:tab/>
        <w:t xml:space="preserve">Lutnick, B., Krishna, L. M., Ginley, B. &amp; Sarder, P. Histo-fetch -- On-the-fly processing of gigapixel whole slide images simplifies and speeds neural network training. </w:t>
      </w:r>
      <w:r w:rsidR="00DD07BF" w:rsidRPr="00DD07BF">
        <w:rPr>
          <w:i/>
        </w:rPr>
        <w:t>arXiv preprint arXiv:2102.11433</w:t>
      </w:r>
      <w:r w:rsidR="00DD07BF" w:rsidRPr="00DD07BF">
        <w:t xml:space="preserve"> (2021).</w:t>
      </w:r>
    </w:p>
    <w:p w14:paraId="117D9B31" w14:textId="77777777" w:rsidR="00DD07BF" w:rsidRPr="00DD07BF" w:rsidRDefault="00DD07BF" w:rsidP="00DD07BF">
      <w:pPr>
        <w:pStyle w:val="EndNoteBibliography"/>
        <w:spacing w:after="0"/>
        <w:ind w:left="720" w:hanging="720"/>
      </w:pPr>
      <w:r w:rsidRPr="00DD07BF">
        <w:t>2</w:t>
      </w:r>
      <w:r w:rsidRPr="00DD07BF">
        <w:tab/>
        <w:t xml:space="preserve">McInnes, L., Healy, J. &amp; Melville, J. Umap: Uniform manifold approximation and projection for dimension reduction. </w:t>
      </w:r>
      <w:r w:rsidRPr="00DD07BF">
        <w:rPr>
          <w:i/>
        </w:rPr>
        <w:t>arXiv preprint arXiv:1802.03426</w:t>
      </w:r>
      <w:r w:rsidRPr="00DD07BF">
        <w:t xml:space="preserve"> (2018).</w:t>
      </w:r>
    </w:p>
    <w:p w14:paraId="0A5681B5" w14:textId="77777777" w:rsidR="00DD07BF" w:rsidRPr="00DD07BF" w:rsidRDefault="00DD07BF" w:rsidP="00DD07BF">
      <w:pPr>
        <w:pStyle w:val="EndNoteBibliography"/>
        <w:ind w:left="720" w:hanging="720"/>
      </w:pPr>
      <w:r w:rsidRPr="00DD07BF">
        <w:t>3</w:t>
      </w:r>
      <w:r w:rsidRPr="00DD07BF">
        <w:tab/>
        <w:t>Ginley, B.</w:t>
      </w:r>
      <w:r w:rsidRPr="00DD07BF">
        <w:rPr>
          <w:i/>
        </w:rPr>
        <w:t xml:space="preserve"> et al.</w:t>
      </w:r>
      <w:r w:rsidRPr="00DD07BF">
        <w:t xml:space="preserve"> Computational segmentation and classification of diabetic glomerulosclerosis.  </w:t>
      </w:r>
      <w:r w:rsidRPr="00DD07BF">
        <w:rPr>
          <w:b/>
        </w:rPr>
        <w:t>30</w:t>
      </w:r>
      <w:r w:rsidRPr="00DD07BF">
        <w:t>, 1953-1967 (2019).</w:t>
      </w:r>
    </w:p>
    <w:p w14:paraId="641FF93F" w14:textId="609492D2" w:rsidR="001545EF" w:rsidRPr="0051749C" w:rsidRDefault="005B1949" w:rsidP="0051749C">
      <w:pPr>
        <w:pStyle w:val="Subtitle"/>
        <w:jc w:val="both"/>
        <w:rPr>
          <w:rFonts w:cstheme="minorHAnsi"/>
          <w:sz w:val="18"/>
        </w:rPr>
      </w:pPr>
      <w:r>
        <w:rPr>
          <w:rFonts w:cstheme="minorHAnsi"/>
          <w:sz w:val="18"/>
        </w:rPr>
        <w:fldChar w:fldCharType="end"/>
      </w:r>
    </w:p>
    <w:sectPr w:rsidR="001545EF" w:rsidRPr="0051749C" w:rsidSect="00951290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68B9C1D" w14:textId="77777777" w:rsidR="003A41EC" w:rsidRDefault="003A41EC" w:rsidP="000C5DEE">
      <w:pPr>
        <w:spacing w:after="0" w:line="240" w:lineRule="auto"/>
      </w:pPr>
      <w:r>
        <w:separator/>
      </w:r>
    </w:p>
  </w:endnote>
  <w:endnote w:type="continuationSeparator" w:id="0">
    <w:p w14:paraId="7BD9E924" w14:textId="77777777" w:rsidR="003A41EC" w:rsidRDefault="003A41EC" w:rsidP="000C5DEE">
      <w:pPr>
        <w:spacing w:after="0" w:line="240" w:lineRule="auto"/>
      </w:pPr>
      <w:r>
        <w:continuationSeparator/>
      </w:r>
    </w:p>
  </w:endnote>
  <w:endnote w:type="continuationNotice" w:id="1">
    <w:p w14:paraId="53F9B415" w14:textId="77777777" w:rsidR="00C57344" w:rsidRDefault="00C57344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671060B" w14:textId="77777777" w:rsidR="003A41EC" w:rsidRDefault="003A41EC" w:rsidP="000C5DEE">
      <w:pPr>
        <w:spacing w:after="0" w:line="240" w:lineRule="auto"/>
      </w:pPr>
      <w:r>
        <w:separator/>
      </w:r>
    </w:p>
  </w:footnote>
  <w:footnote w:type="continuationSeparator" w:id="0">
    <w:p w14:paraId="30349F64" w14:textId="77777777" w:rsidR="003A41EC" w:rsidRDefault="003A41EC" w:rsidP="000C5DEE">
      <w:pPr>
        <w:spacing w:after="0" w:line="240" w:lineRule="auto"/>
      </w:pPr>
      <w:r>
        <w:continuationSeparator/>
      </w:r>
    </w:p>
  </w:footnote>
  <w:footnote w:type="continuationNotice" w:id="1">
    <w:p w14:paraId="2A233CE5" w14:textId="77777777" w:rsidR="00C57344" w:rsidRDefault="00C57344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2E57D29"/>
    <w:multiLevelType w:val="hybridMultilevel"/>
    <w:tmpl w:val="04127100"/>
    <w:lvl w:ilvl="0" w:tplc="7602AFA0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6"/>
  <w:proofState w:spelling="clean" w:grammar="clean"/>
  <w:trackRevisions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 Light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028FB"/>
    <w:rsid w:val="00003F2C"/>
    <w:rsid w:val="000125CF"/>
    <w:rsid w:val="000764D3"/>
    <w:rsid w:val="000878AE"/>
    <w:rsid w:val="000A6165"/>
    <w:rsid w:val="000C5DEE"/>
    <w:rsid w:val="000D14D5"/>
    <w:rsid w:val="000E59D0"/>
    <w:rsid w:val="000F4C92"/>
    <w:rsid w:val="00113D65"/>
    <w:rsid w:val="001142B1"/>
    <w:rsid w:val="0011439B"/>
    <w:rsid w:val="001227A1"/>
    <w:rsid w:val="00147B64"/>
    <w:rsid w:val="001545EF"/>
    <w:rsid w:val="00161DE5"/>
    <w:rsid w:val="0019571E"/>
    <w:rsid w:val="001A0940"/>
    <w:rsid w:val="001A7406"/>
    <w:rsid w:val="001B37BA"/>
    <w:rsid w:val="001C390F"/>
    <w:rsid w:val="001C4AA9"/>
    <w:rsid w:val="001D5EAD"/>
    <w:rsid w:val="0023683E"/>
    <w:rsid w:val="002521F8"/>
    <w:rsid w:val="00252573"/>
    <w:rsid w:val="00263290"/>
    <w:rsid w:val="00271B94"/>
    <w:rsid w:val="00293BD9"/>
    <w:rsid w:val="00296720"/>
    <w:rsid w:val="002D19AC"/>
    <w:rsid w:val="002E0B94"/>
    <w:rsid w:val="003028FB"/>
    <w:rsid w:val="00304BA9"/>
    <w:rsid w:val="00310531"/>
    <w:rsid w:val="00333C50"/>
    <w:rsid w:val="003340AD"/>
    <w:rsid w:val="00371311"/>
    <w:rsid w:val="003A41EC"/>
    <w:rsid w:val="003C2231"/>
    <w:rsid w:val="003D5140"/>
    <w:rsid w:val="003D6E5A"/>
    <w:rsid w:val="003F04E8"/>
    <w:rsid w:val="003F4682"/>
    <w:rsid w:val="003F5338"/>
    <w:rsid w:val="003F54EA"/>
    <w:rsid w:val="00410245"/>
    <w:rsid w:val="00444A33"/>
    <w:rsid w:val="00462CAC"/>
    <w:rsid w:val="0046604E"/>
    <w:rsid w:val="004675C7"/>
    <w:rsid w:val="00472BBA"/>
    <w:rsid w:val="0047542A"/>
    <w:rsid w:val="0047698D"/>
    <w:rsid w:val="0047794F"/>
    <w:rsid w:val="004A2DEC"/>
    <w:rsid w:val="004A478B"/>
    <w:rsid w:val="004B11B7"/>
    <w:rsid w:val="004B5A32"/>
    <w:rsid w:val="004B7335"/>
    <w:rsid w:val="004E6E79"/>
    <w:rsid w:val="0051749C"/>
    <w:rsid w:val="0052248C"/>
    <w:rsid w:val="00525B56"/>
    <w:rsid w:val="00536382"/>
    <w:rsid w:val="0055369B"/>
    <w:rsid w:val="00553CFB"/>
    <w:rsid w:val="00563F51"/>
    <w:rsid w:val="005761D7"/>
    <w:rsid w:val="005B1949"/>
    <w:rsid w:val="005B66D1"/>
    <w:rsid w:val="005E34C8"/>
    <w:rsid w:val="00605B6C"/>
    <w:rsid w:val="00606F2B"/>
    <w:rsid w:val="006171B0"/>
    <w:rsid w:val="00620E65"/>
    <w:rsid w:val="00634E96"/>
    <w:rsid w:val="00637872"/>
    <w:rsid w:val="00663E8A"/>
    <w:rsid w:val="00672A70"/>
    <w:rsid w:val="006A50ED"/>
    <w:rsid w:val="006E2962"/>
    <w:rsid w:val="006F04B4"/>
    <w:rsid w:val="00716C1E"/>
    <w:rsid w:val="00725C9D"/>
    <w:rsid w:val="00732139"/>
    <w:rsid w:val="00744A63"/>
    <w:rsid w:val="00746B0D"/>
    <w:rsid w:val="007521DD"/>
    <w:rsid w:val="0079566D"/>
    <w:rsid w:val="007959D8"/>
    <w:rsid w:val="00797744"/>
    <w:rsid w:val="007A4C59"/>
    <w:rsid w:val="007B3259"/>
    <w:rsid w:val="007C5B24"/>
    <w:rsid w:val="007C68E0"/>
    <w:rsid w:val="008368C4"/>
    <w:rsid w:val="0084028C"/>
    <w:rsid w:val="00852D79"/>
    <w:rsid w:val="00854146"/>
    <w:rsid w:val="00873C25"/>
    <w:rsid w:val="00880A76"/>
    <w:rsid w:val="00896A29"/>
    <w:rsid w:val="008B3F05"/>
    <w:rsid w:val="008B6282"/>
    <w:rsid w:val="008D4C4D"/>
    <w:rsid w:val="008D5401"/>
    <w:rsid w:val="008E0CA8"/>
    <w:rsid w:val="008F094C"/>
    <w:rsid w:val="008F2B27"/>
    <w:rsid w:val="008F786D"/>
    <w:rsid w:val="00913C0E"/>
    <w:rsid w:val="0093111E"/>
    <w:rsid w:val="00937417"/>
    <w:rsid w:val="0094178D"/>
    <w:rsid w:val="00943029"/>
    <w:rsid w:val="00951290"/>
    <w:rsid w:val="00952BF4"/>
    <w:rsid w:val="00960943"/>
    <w:rsid w:val="0097716D"/>
    <w:rsid w:val="00980F89"/>
    <w:rsid w:val="0098166A"/>
    <w:rsid w:val="00982564"/>
    <w:rsid w:val="009856F3"/>
    <w:rsid w:val="0099493C"/>
    <w:rsid w:val="009B18B3"/>
    <w:rsid w:val="009C40FE"/>
    <w:rsid w:val="009C4A34"/>
    <w:rsid w:val="009D4712"/>
    <w:rsid w:val="009D587F"/>
    <w:rsid w:val="00A03367"/>
    <w:rsid w:val="00A153B7"/>
    <w:rsid w:val="00A21158"/>
    <w:rsid w:val="00A25D08"/>
    <w:rsid w:val="00A315BB"/>
    <w:rsid w:val="00A33008"/>
    <w:rsid w:val="00A70A06"/>
    <w:rsid w:val="00A74C97"/>
    <w:rsid w:val="00A831FF"/>
    <w:rsid w:val="00A875ED"/>
    <w:rsid w:val="00A907B0"/>
    <w:rsid w:val="00A94082"/>
    <w:rsid w:val="00AA6BDD"/>
    <w:rsid w:val="00AC3933"/>
    <w:rsid w:val="00AD44DE"/>
    <w:rsid w:val="00AE5D67"/>
    <w:rsid w:val="00B06EE6"/>
    <w:rsid w:val="00B12AFD"/>
    <w:rsid w:val="00B220DC"/>
    <w:rsid w:val="00B429C9"/>
    <w:rsid w:val="00B53A5B"/>
    <w:rsid w:val="00B64C3A"/>
    <w:rsid w:val="00B759F2"/>
    <w:rsid w:val="00B831FA"/>
    <w:rsid w:val="00B84E96"/>
    <w:rsid w:val="00B87E2E"/>
    <w:rsid w:val="00BA02CD"/>
    <w:rsid w:val="00BB209C"/>
    <w:rsid w:val="00BE1533"/>
    <w:rsid w:val="00BF5A65"/>
    <w:rsid w:val="00C56436"/>
    <w:rsid w:val="00C57344"/>
    <w:rsid w:val="00C706CF"/>
    <w:rsid w:val="00CC0041"/>
    <w:rsid w:val="00CC594B"/>
    <w:rsid w:val="00D11A93"/>
    <w:rsid w:val="00D17EE2"/>
    <w:rsid w:val="00D330E3"/>
    <w:rsid w:val="00D464C2"/>
    <w:rsid w:val="00D63853"/>
    <w:rsid w:val="00D75424"/>
    <w:rsid w:val="00D8092B"/>
    <w:rsid w:val="00D863FB"/>
    <w:rsid w:val="00DA4C91"/>
    <w:rsid w:val="00DB4DE6"/>
    <w:rsid w:val="00DB73D8"/>
    <w:rsid w:val="00DC1E53"/>
    <w:rsid w:val="00DC41C4"/>
    <w:rsid w:val="00DD07BF"/>
    <w:rsid w:val="00DD366D"/>
    <w:rsid w:val="00DF2EC6"/>
    <w:rsid w:val="00E37638"/>
    <w:rsid w:val="00E45F6B"/>
    <w:rsid w:val="00E57191"/>
    <w:rsid w:val="00EC1BBB"/>
    <w:rsid w:val="00EC2137"/>
    <w:rsid w:val="00EC6407"/>
    <w:rsid w:val="00EE4306"/>
    <w:rsid w:val="00F16DD1"/>
    <w:rsid w:val="00F255BF"/>
    <w:rsid w:val="00F46366"/>
    <w:rsid w:val="00F46B4B"/>
    <w:rsid w:val="00F46D26"/>
    <w:rsid w:val="00FA202A"/>
    <w:rsid w:val="00FB1C7B"/>
    <w:rsid w:val="00FB6DBB"/>
    <w:rsid w:val="00FC4B44"/>
    <w:rsid w:val="00FE7E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6137D7"/>
  <w15:chartTrackingRefBased/>
  <w15:docId w15:val="{04D5FE72-AED6-425C-AC59-26C93A2B6D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C4A3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545EF"/>
    <w:rPr>
      <w:color w:val="0563C1" w:themeColor="hyperlink"/>
      <w:u w:val="single"/>
    </w:rPr>
  </w:style>
  <w:style w:type="paragraph" w:styleId="Subtitle">
    <w:name w:val="Subtitle"/>
    <w:basedOn w:val="Normal"/>
    <w:next w:val="Normal"/>
    <w:link w:val="SubtitleChar"/>
    <w:uiPriority w:val="11"/>
    <w:qFormat/>
    <w:rsid w:val="001545EF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1545EF"/>
    <w:rPr>
      <w:rFonts w:eastAsiaTheme="minorEastAsia"/>
      <w:color w:val="5A5A5A" w:themeColor="text1" w:themeTint="A5"/>
      <w:spacing w:val="15"/>
    </w:rPr>
  </w:style>
  <w:style w:type="character" w:styleId="UnresolvedMention">
    <w:name w:val="Unresolved Mention"/>
    <w:basedOn w:val="DefaultParagraphFont"/>
    <w:uiPriority w:val="99"/>
    <w:semiHidden/>
    <w:unhideWhenUsed/>
    <w:rsid w:val="00FB6DB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5B1949"/>
    <w:pPr>
      <w:spacing w:after="0"/>
      <w:jc w:val="center"/>
    </w:pPr>
    <w:rPr>
      <w:rFonts w:ascii="Calibri Light" w:hAnsi="Calibri Light" w:cs="Calibri Light"/>
      <w:noProof/>
    </w:rPr>
  </w:style>
  <w:style w:type="character" w:customStyle="1" w:styleId="EndNoteBibliographyTitleChar">
    <w:name w:val="EndNote Bibliography Title Char"/>
    <w:basedOn w:val="SubtitleChar"/>
    <w:link w:val="EndNoteBibliographyTitle"/>
    <w:rsid w:val="005B1949"/>
    <w:rPr>
      <w:rFonts w:ascii="Calibri Light" w:eastAsiaTheme="minorEastAsia" w:hAnsi="Calibri Light" w:cs="Calibri Light"/>
      <w:noProof/>
      <w:color w:val="5A5A5A" w:themeColor="text1" w:themeTint="A5"/>
      <w:spacing w:val="15"/>
    </w:rPr>
  </w:style>
  <w:style w:type="paragraph" w:customStyle="1" w:styleId="EndNoteBibliography">
    <w:name w:val="EndNote Bibliography"/>
    <w:basedOn w:val="Normal"/>
    <w:link w:val="EndNoteBibliographyChar"/>
    <w:rsid w:val="005B1949"/>
    <w:pPr>
      <w:spacing w:line="240" w:lineRule="auto"/>
      <w:jc w:val="both"/>
    </w:pPr>
    <w:rPr>
      <w:rFonts w:ascii="Calibri Light" w:hAnsi="Calibri Light" w:cs="Calibri Light"/>
      <w:noProof/>
    </w:rPr>
  </w:style>
  <w:style w:type="character" w:customStyle="1" w:styleId="EndNoteBibliographyChar">
    <w:name w:val="EndNote Bibliography Char"/>
    <w:basedOn w:val="SubtitleChar"/>
    <w:link w:val="EndNoteBibliography"/>
    <w:rsid w:val="005B1949"/>
    <w:rPr>
      <w:rFonts w:ascii="Calibri Light" w:eastAsiaTheme="minorEastAsia" w:hAnsi="Calibri Light" w:cs="Calibri Light"/>
      <w:noProof/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5B1949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4C9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4C97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25D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25D0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25D0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5D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5D08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9C4A3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0C5DE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C5DEE"/>
  </w:style>
  <w:style w:type="paragraph" w:styleId="Footer">
    <w:name w:val="footer"/>
    <w:basedOn w:val="Normal"/>
    <w:link w:val="FooterChar"/>
    <w:uiPriority w:val="99"/>
    <w:unhideWhenUsed/>
    <w:rsid w:val="000C5DE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C5DEE"/>
  </w:style>
  <w:style w:type="paragraph" w:styleId="Title">
    <w:name w:val="Title"/>
    <w:basedOn w:val="Normal"/>
    <w:next w:val="Normal"/>
    <w:link w:val="TitleChar"/>
    <w:uiPriority w:val="10"/>
    <w:qFormat/>
    <w:rsid w:val="008F094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F094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9C40FE"/>
    <w:pPr>
      <w:spacing w:after="0" w:line="240" w:lineRule="auto"/>
    </w:pPr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yperlink" Target="https://github.com/SarderLab/Histo-cloud/blob/main/histomicstk/deeplab/utils/wsi_dataset_util_large_image.py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hyperlink" Target="https://github.com/SarderLab/Histo-cloud/blob/main/histomicstk/deeplab/datasets/wsi_data_generator.py" TargetMode="External"/><Relationship Id="rId17" Type="http://schemas.openxmlformats.org/officeDocument/2006/relationships/image" Target="media/image5.jpeg"/><Relationship Id="rId2" Type="http://schemas.openxmlformats.org/officeDocument/2006/relationships/customXml" Target="../customXml/item2.xml"/><Relationship Id="rId16" Type="http://schemas.openxmlformats.org/officeDocument/2006/relationships/image" Target="media/image4.jpeg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github.com/girder/large_image/" TargetMode="External"/><Relationship Id="rId5" Type="http://schemas.openxmlformats.org/officeDocument/2006/relationships/styles" Target="styles.xml"/><Relationship Id="rId15" Type="http://schemas.openxmlformats.org/officeDocument/2006/relationships/image" Target="media/image3.jpeg"/><Relationship Id="rId10" Type="http://schemas.openxmlformats.org/officeDocument/2006/relationships/image" Target="media/image1.jpeg"/><Relationship Id="rId19" Type="http://schemas.openxmlformats.org/officeDocument/2006/relationships/theme" Target="theme/theme1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0644AEE99AFA74EAD24705F67AA6210" ma:contentTypeVersion="13" ma:contentTypeDescription="Create a new document." ma:contentTypeScope="" ma:versionID="b8bcdd2debc6ba63856e53c2926b79fc">
  <xsd:schema xmlns:xsd="http://www.w3.org/2001/XMLSchema" xmlns:xs="http://www.w3.org/2001/XMLSchema" xmlns:p="http://schemas.microsoft.com/office/2006/metadata/properties" xmlns:ns3="cbc159cb-42c0-4958-941c-1cf91965db69" xmlns:ns4="eb8019e9-5a3c-46df-a517-1dd2d05ceea3" targetNamespace="http://schemas.microsoft.com/office/2006/metadata/properties" ma:root="true" ma:fieldsID="5cf8c51aca425b3148156325e6df4212" ns3:_="" ns4:_="">
    <xsd:import namespace="cbc159cb-42c0-4958-941c-1cf91965db69"/>
    <xsd:import namespace="eb8019e9-5a3c-46df-a517-1dd2d05ceea3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c159cb-42c0-4958-941c-1cf91965db6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b8019e9-5a3c-46df-a517-1dd2d05ceea3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1E65A76-02C2-4BF2-B8F1-AD03F7C2BD0E}">
  <ds:schemaRefs>
    <ds:schemaRef ds:uri="http://schemas.microsoft.com/office/2006/metadata/properties"/>
    <ds:schemaRef ds:uri="http://purl.org/dc/dcmitype/"/>
    <ds:schemaRef ds:uri="cbc159cb-42c0-4958-941c-1cf91965db69"/>
    <ds:schemaRef ds:uri="http://schemas.microsoft.com/office/2006/documentManagement/types"/>
    <ds:schemaRef ds:uri="http://purl.org/dc/elements/1.1/"/>
    <ds:schemaRef ds:uri="eb8019e9-5a3c-46df-a517-1dd2d05ceea3"/>
    <ds:schemaRef ds:uri="http://purl.org/dc/terms/"/>
    <ds:schemaRef ds:uri="http://schemas.microsoft.com/office/infopath/2007/PartnerControls"/>
    <ds:schemaRef ds:uri="http://schemas.openxmlformats.org/package/2006/metadata/core-properties"/>
    <ds:schemaRef ds:uri="http://www.w3.org/XML/1998/namespace"/>
  </ds:schemaRefs>
</ds:datastoreItem>
</file>

<file path=customXml/itemProps2.xml><?xml version="1.0" encoding="utf-8"?>
<ds:datastoreItem xmlns:ds="http://schemas.openxmlformats.org/officeDocument/2006/customXml" ds:itemID="{0E384DFA-BE73-48FE-A1B3-63353AAC42E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1F21DA3-4C8B-49A7-A748-5346BFC43A2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bc159cb-42c0-4958-941c-1cf91965db69"/>
    <ds:schemaRef ds:uri="eb8019e9-5a3c-46df-a517-1dd2d05ceea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</TotalTime>
  <Pages>13</Pages>
  <Words>4708</Words>
  <Characters>26837</Characters>
  <Application>Microsoft Office Word</Application>
  <DocSecurity>0</DocSecurity>
  <Lines>223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at Buffalo</Company>
  <LinksUpToDate>false</LinksUpToDate>
  <CharactersWithSpaces>314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endon Lutnick</dc:creator>
  <cp:keywords/>
  <dc:description/>
  <cp:lastModifiedBy>Pinaki Sarder</cp:lastModifiedBy>
  <cp:revision>60</cp:revision>
  <dcterms:created xsi:type="dcterms:W3CDTF">2021-06-11T18:04:00Z</dcterms:created>
  <dcterms:modified xsi:type="dcterms:W3CDTF">2021-07-13T20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0644AEE99AFA74EAD24705F67AA6210</vt:lpwstr>
  </property>
</Properties>
</file>